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7E015" w14:textId="18E24EF4" w:rsidR="00AE29F8" w:rsidRPr="006716EA" w:rsidRDefault="00AE29F8" w:rsidP="00EC1683">
      <w:pPr>
        <w:jc w:val="center"/>
        <w:rPr>
          <w:rFonts w:eastAsia="Times New Roman" w:cstheme="minorHAnsi"/>
        </w:rPr>
      </w:pPr>
      <w:r w:rsidRPr="006716EA">
        <w:rPr>
          <w:rFonts w:eastAsia="Times New Roman" w:cstheme="minorHAnsi"/>
          <w:b/>
          <w:bCs/>
          <w:color w:val="000000"/>
        </w:rPr>
        <w:t xml:space="preserve">Spatiotemporal Trends in Group </w:t>
      </w:r>
      <w:proofErr w:type="gramStart"/>
      <w:r w:rsidRPr="006716EA">
        <w:rPr>
          <w:rFonts w:eastAsia="Times New Roman" w:cstheme="minorHAnsi"/>
          <w:b/>
          <w:bCs/>
          <w:color w:val="000000"/>
        </w:rPr>
        <w:t>A</w:t>
      </w:r>
      <w:proofErr w:type="gramEnd"/>
      <w:r w:rsidRPr="006716EA">
        <w:rPr>
          <w:rFonts w:eastAsia="Times New Roman" w:cstheme="minorHAnsi"/>
          <w:b/>
          <w:bCs/>
          <w:color w:val="000000"/>
        </w:rPr>
        <w:t xml:space="preserve"> Streptococcal</w:t>
      </w:r>
      <w:r w:rsidRPr="006716EA">
        <w:rPr>
          <w:rFonts w:eastAsia="Times New Roman" w:cstheme="minorHAnsi"/>
          <w:b/>
          <w:bCs/>
          <w:i/>
          <w:iCs/>
          <w:color w:val="000000"/>
        </w:rPr>
        <w:t xml:space="preserve"> </w:t>
      </w:r>
      <w:r w:rsidRPr="006716EA">
        <w:rPr>
          <w:rFonts w:eastAsia="Times New Roman" w:cstheme="minorHAnsi"/>
          <w:b/>
          <w:bCs/>
          <w:color w:val="000000"/>
        </w:rPr>
        <w:t>Pharyngitis in the United States</w:t>
      </w:r>
    </w:p>
    <w:p w14:paraId="370C36B5" w14:textId="4AAC0ADA" w:rsidR="00AE29F8" w:rsidRPr="006716EA" w:rsidRDefault="00AE29F8" w:rsidP="00AE29F8">
      <w:pPr>
        <w:jc w:val="center"/>
        <w:rPr>
          <w:rFonts w:eastAsia="Times New Roman" w:cstheme="minorHAnsi"/>
        </w:rPr>
      </w:pPr>
      <w:r w:rsidRPr="006716EA">
        <w:rPr>
          <w:rFonts w:eastAsia="Times New Roman" w:cstheme="minorHAnsi"/>
          <w:color w:val="000000"/>
        </w:rPr>
        <w:t xml:space="preserve">Madeleine </w:t>
      </w:r>
      <w:r w:rsidR="00B34BFA">
        <w:rPr>
          <w:rFonts w:eastAsia="Times New Roman" w:cstheme="minorHAnsi"/>
          <w:color w:val="000000"/>
        </w:rPr>
        <w:t xml:space="preserve">C. </w:t>
      </w:r>
      <w:r w:rsidRPr="006716EA">
        <w:rPr>
          <w:rFonts w:eastAsia="Times New Roman" w:cstheme="minorHAnsi"/>
          <w:color w:val="000000"/>
        </w:rPr>
        <w:t>Kline, Stephen</w:t>
      </w:r>
      <w:r w:rsidR="00B34BFA">
        <w:rPr>
          <w:rFonts w:eastAsia="Times New Roman" w:cstheme="minorHAnsi"/>
          <w:color w:val="000000"/>
        </w:rPr>
        <w:t xml:space="preserve"> M.</w:t>
      </w:r>
      <w:r w:rsidRPr="006716EA">
        <w:rPr>
          <w:rFonts w:eastAsia="Times New Roman" w:cstheme="minorHAnsi"/>
          <w:color w:val="000000"/>
        </w:rPr>
        <w:t xml:space="preserve"> </w:t>
      </w:r>
      <w:proofErr w:type="spellStart"/>
      <w:r w:rsidRPr="006716EA">
        <w:rPr>
          <w:rFonts w:eastAsia="Times New Roman" w:cstheme="minorHAnsi"/>
          <w:color w:val="000000"/>
        </w:rPr>
        <w:t>Kissler</w:t>
      </w:r>
      <w:proofErr w:type="spellEnd"/>
      <w:r w:rsidRPr="006716EA">
        <w:rPr>
          <w:rFonts w:eastAsia="Times New Roman" w:cstheme="minorHAnsi"/>
          <w:color w:val="000000"/>
        </w:rPr>
        <w:t xml:space="preserve">, Yonatan </w:t>
      </w:r>
      <w:r w:rsidR="00B34BFA">
        <w:rPr>
          <w:rFonts w:eastAsia="Times New Roman" w:cstheme="minorHAnsi"/>
          <w:color w:val="000000"/>
        </w:rPr>
        <w:t xml:space="preserve">H. </w:t>
      </w:r>
      <w:r w:rsidRPr="006716EA">
        <w:rPr>
          <w:rFonts w:eastAsia="Times New Roman" w:cstheme="minorHAnsi"/>
          <w:color w:val="000000"/>
        </w:rPr>
        <w:t>Grad</w:t>
      </w:r>
    </w:p>
    <w:p w14:paraId="6A9B969E" w14:textId="77777777" w:rsidR="00AE29F8" w:rsidRPr="00AE29F8" w:rsidRDefault="00AE29F8" w:rsidP="00AE29F8">
      <w:pPr>
        <w:rPr>
          <w:rFonts w:ascii="Times New Roman" w:eastAsia="Times New Roman" w:hAnsi="Times New Roman" w:cs="Times New Roman"/>
        </w:rPr>
      </w:pPr>
    </w:p>
    <w:p w14:paraId="19BB1BE2" w14:textId="6D7D99BB" w:rsidR="0073533D" w:rsidRDefault="00B10F33">
      <w:pPr>
        <w:rPr>
          <w:b/>
          <w:bCs/>
        </w:rPr>
      </w:pPr>
      <w:r w:rsidRPr="00B10F33">
        <w:rPr>
          <w:b/>
          <w:bCs/>
        </w:rPr>
        <w:t>ABSTRACT</w:t>
      </w:r>
    </w:p>
    <w:p w14:paraId="16E4634E" w14:textId="22018DAE" w:rsidR="00B10F33" w:rsidRPr="004B42BA" w:rsidRDefault="00B10F33">
      <w:pPr>
        <w:rPr>
          <w:u w:val="single"/>
        </w:rPr>
      </w:pPr>
      <w:r w:rsidRPr="004B42BA">
        <w:rPr>
          <w:u w:val="single"/>
        </w:rPr>
        <w:t xml:space="preserve">Background </w:t>
      </w:r>
    </w:p>
    <w:p w14:paraId="5F37E43C" w14:textId="4E92E86F" w:rsidR="0011327E" w:rsidRDefault="004877EE">
      <w:r>
        <w:t xml:space="preserve">Group A </w:t>
      </w:r>
      <w:r>
        <w:rPr>
          <w:i/>
          <w:iCs/>
        </w:rPr>
        <w:t xml:space="preserve">Streptococcus </w:t>
      </w:r>
      <w:r>
        <w:t>(GAS) causes many cases of pharyngitis each year in the United States</w:t>
      </w:r>
      <w:r w:rsidR="0082128D">
        <w:t xml:space="preserve"> </w:t>
      </w:r>
      <w:r w:rsidR="00356155">
        <w:t xml:space="preserve">(U.S.) </w:t>
      </w:r>
      <w:r w:rsidR="0082128D">
        <w:t>and can result in serious complications. While other common respiratory infections, such as influenza and respiratory syncytial virus</w:t>
      </w:r>
      <w:r w:rsidR="00151674">
        <w:t>,</w:t>
      </w:r>
      <w:r w:rsidR="0082128D">
        <w:t xml:space="preserve"> </w:t>
      </w:r>
      <w:r w:rsidR="00356155">
        <w:t xml:space="preserve">have known geographical epidemic trends in the U.S., the timing and geography of GAS pharyngitis trends has not been elucidated. </w:t>
      </w:r>
    </w:p>
    <w:p w14:paraId="40B46F69" w14:textId="0C1F1206" w:rsidR="004B42BA" w:rsidRPr="004877EE" w:rsidRDefault="00356155">
      <w:r>
        <w:t xml:space="preserve"> </w:t>
      </w:r>
    </w:p>
    <w:p w14:paraId="1FA42784" w14:textId="182E28E0" w:rsidR="00B10F33" w:rsidRDefault="00B10F33">
      <w:pPr>
        <w:rPr>
          <w:u w:val="single"/>
        </w:rPr>
      </w:pPr>
      <w:r w:rsidRPr="004B42BA">
        <w:rPr>
          <w:u w:val="single"/>
        </w:rPr>
        <w:t>Methods</w:t>
      </w:r>
    </w:p>
    <w:p w14:paraId="714F6470" w14:textId="199A4F2D" w:rsidR="00DB5E10" w:rsidRPr="00DB5E10" w:rsidRDefault="00DB5E10">
      <w:r>
        <w:t>This study utilized outpatient claims data from those with private medical insurance between 2010-2018. We assessed the average number of visits</w:t>
      </w:r>
      <w:r w:rsidR="00A62A73">
        <w:t xml:space="preserve"> per member</w:t>
      </w:r>
      <w:r>
        <w:t xml:space="preserve"> for GAS pharyngitis across U.S. census regions and subregions. We evaluated the timing of seasonal GAS pharyngitis peaks in individual states and subregions to characterize yearly patterns of geographic spread.</w:t>
      </w:r>
    </w:p>
    <w:p w14:paraId="529EB91A" w14:textId="62074B34" w:rsidR="0011327E" w:rsidRPr="0011327E" w:rsidRDefault="0011327E"/>
    <w:p w14:paraId="3FE543DC" w14:textId="3D773CB6" w:rsidR="00B10F33" w:rsidRDefault="00B10F33">
      <w:pPr>
        <w:rPr>
          <w:u w:val="single"/>
        </w:rPr>
      </w:pPr>
      <w:r w:rsidRPr="004B42BA">
        <w:rPr>
          <w:u w:val="single"/>
        </w:rPr>
        <w:t>Results</w:t>
      </w:r>
    </w:p>
    <w:p w14:paraId="251F57B3" w14:textId="77777777" w:rsidR="007E3D88" w:rsidRDefault="00DB5E10">
      <w:r>
        <w:t xml:space="preserve">GAS pharyngitis visits showed distinct trends </w:t>
      </w:r>
      <w:r w:rsidR="00DF3E6F">
        <w:t xml:space="preserve">across regions and over the course of a year. </w:t>
      </w:r>
    </w:p>
    <w:p w14:paraId="5D661BC2" w14:textId="4FDC2978" w:rsidR="00DB5E10" w:rsidRPr="00DB5E10" w:rsidRDefault="007E3D88">
      <w:r>
        <w:t xml:space="preserve">The South had more visits per member than other regions (yearly average </w:t>
      </w:r>
      <w:r>
        <w:t>39.11 visits per 1000 members</w:t>
      </w:r>
      <w:r>
        <w:t>,</w:t>
      </w:r>
      <w:r>
        <w:t xml:space="preserve"> 95% CI: 36.21-42.01)</w:t>
      </w:r>
      <w:r>
        <w:t>, and the West had fewer visits per member than other region</w:t>
      </w:r>
      <w:r w:rsidR="00A62A73">
        <w:t>s</w:t>
      </w:r>
      <w:r>
        <w:t xml:space="preserve"> (yearly average </w:t>
      </w:r>
      <w:r>
        <w:t>17.63 visits per 1000 members</w:t>
      </w:r>
      <w:r>
        <w:t xml:space="preserve">, </w:t>
      </w:r>
      <w:r>
        <w:t>95% CI: 16.76-18.49)</w:t>
      </w:r>
      <w:r>
        <w:t xml:space="preserve">. </w:t>
      </w:r>
      <w:r w:rsidR="00DF3E6F">
        <w:t>There were more visits in winter months than summer months</w:t>
      </w:r>
      <w:r>
        <w:t>, and r</w:t>
      </w:r>
      <w:r w:rsidR="00DF3E6F">
        <w:t xml:space="preserve">egional differences were most pronounced </w:t>
      </w:r>
      <w:r>
        <w:t>in the late summer through early winter, reflecting geographic differences in the timing of the rise in visits</w:t>
      </w:r>
      <w:r w:rsidR="00DF3E6F">
        <w:t xml:space="preserve">. GAS pharyngitis visits peaked earliest in </w:t>
      </w:r>
      <w:r w:rsidR="00FC5FF0">
        <w:t>s</w:t>
      </w:r>
      <w:r w:rsidR="00DF3E6F">
        <w:t xml:space="preserve">outhern states </w:t>
      </w:r>
      <w:commentRangeStart w:id="0"/>
      <w:r w:rsidR="00DF3E6F">
        <w:t xml:space="preserve">in </w:t>
      </w:r>
      <w:r>
        <w:t>December to January</w:t>
      </w:r>
      <w:r w:rsidR="00DF3E6F">
        <w:t xml:space="preserve"> (Louisiana peak month 0.81, 95% CI: 0.41-1.21) before spreading outward</w:t>
      </w:r>
      <w:r>
        <w:t>s</w:t>
      </w:r>
      <w:r w:rsidR="00DF3E6F">
        <w:t xml:space="preserve"> from the South and peaking on the coasts in March (Rhode Island peak month: 2.64, 95% CI: 2.37-2.91)</w:t>
      </w:r>
      <w:r w:rsidR="00285D35">
        <w:t>.</w:t>
      </w:r>
      <w:commentRangeEnd w:id="0"/>
      <w:r w:rsidR="00E14A6F">
        <w:rPr>
          <w:rStyle w:val="CommentReference"/>
        </w:rPr>
        <w:commentReference w:id="0"/>
      </w:r>
    </w:p>
    <w:p w14:paraId="1041CF69" w14:textId="77777777" w:rsidR="00DB5E10" w:rsidRPr="004B42BA" w:rsidRDefault="00DB5E10">
      <w:pPr>
        <w:rPr>
          <w:u w:val="single"/>
        </w:rPr>
      </w:pPr>
    </w:p>
    <w:p w14:paraId="7A7FB0BA" w14:textId="5BD57B58" w:rsidR="00B10F33" w:rsidRPr="004B42BA" w:rsidRDefault="00B10F33">
      <w:pPr>
        <w:rPr>
          <w:u w:val="single"/>
        </w:rPr>
      </w:pPr>
      <w:r w:rsidRPr="004B42BA">
        <w:rPr>
          <w:u w:val="single"/>
        </w:rPr>
        <w:t>Conclusions</w:t>
      </w:r>
    </w:p>
    <w:p w14:paraId="4D04A7A1" w14:textId="47CEBCB7" w:rsidR="00B10F33" w:rsidRDefault="00285D35">
      <w:r>
        <w:t xml:space="preserve">Understanding regional differences in the timing of GAS pharyngitis visits is important for predicting the highest burden of severe disease, complications, and sequelae, and for uncovering drivers of disease spread that could help target preventative measures. </w:t>
      </w:r>
    </w:p>
    <w:p w14:paraId="756E1AFF" w14:textId="77777777" w:rsidR="00B10F33" w:rsidRDefault="00B10F33"/>
    <w:p w14:paraId="083624B1" w14:textId="0B5D7FAC" w:rsidR="007A4F37" w:rsidRDefault="00B10F33">
      <w:pPr>
        <w:rPr>
          <w:b/>
          <w:bCs/>
        </w:rPr>
      </w:pPr>
      <w:r>
        <w:rPr>
          <w:b/>
          <w:bCs/>
        </w:rPr>
        <w:t>INTRODUCTION</w:t>
      </w:r>
    </w:p>
    <w:p w14:paraId="553C5C3A" w14:textId="33B57152" w:rsidR="000E4799" w:rsidRDefault="00CB180A">
      <w:r>
        <w:t xml:space="preserve">Group A </w:t>
      </w:r>
      <w:r>
        <w:rPr>
          <w:i/>
          <w:iCs/>
        </w:rPr>
        <w:t>S</w:t>
      </w:r>
      <w:r w:rsidRPr="00CB180A">
        <w:rPr>
          <w:i/>
          <w:iCs/>
        </w:rPr>
        <w:t>treptococcus</w:t>
      </w:r>
      <w:r w:rsidR="008C5875">
        <w:rPr>
          <w:i/>
          <w:iCs/>
        </w:rPr>
        <w:t xml:space="preserve"> </w:t>
      </w:r>
      <w:r w:rsidR="008C5875">
        <w:t>(GAS)</w:t>
      </w:r>
      <w:r>
        <w:t xml:space="preserve">, </w:t>
      </w:r>
      <w:r w:rsidR="008C75DB">
        <w:t>also known as</w:t>
      </w:r>
      <w:r>
        <w:t xml:space="preserve"> </w:t>
      </w:r>
      <w:r>
        <w:rPr>
          <w:i/>
          <w:iCs/>
        </w:rPr>
        <w:t>Streptococcus pyogenes</w:t>
      </w:r>
      <w:r w:rsidR="00591EEA">
        <w:rPr>
          <w:i/>
          <w:iCs/>
        </w:rPr>
        <w:t>,</w:t>
      </w:r>
      <w:r>
        <w:t xml:space="preserve"> </w:t>
      </w:r>
      <w:r w:rsidR="00C46D26">
        <w:t>is a common</w:t>
      </w:r>
      <w:r w:rsidR="00626AE5">
        <w:t xml:space="preserve"> </w:t>
      </w:r>
      <w:r w:rsidR="00626AE5">
        <w:t>human</w:t>
      </w:r>
      <w:r w:rsidR="00C23EE3">
        <w:t xml:space="preserve"> bacterial</w:t>
      </w:r>
      <w:r w:rsidR="00C46D26">
        <w:t xml:space="preserve"> pathogen </w:t>
      </w:r>
      <w:r w:rsidR="00626AE5">
        <w:t>that causes</w:t>
      </w:r>
      <w:r w:rsidR="008C5875">
        <w:t xml:space="preserve"> a diverse spectrum of diseas</w:t>
      </w:r>
      <w:r w:rsidR="00E5770E">
        <w:t>e</w:t>
      </w:r>
      <w:r w:rsidR="00C46D26">
        <w:t>. GAS pharyngitis, known colloquially as “strep throat,” is responsible for an estimated 5.2 million outpatient visits and 2.8 million antibiotic prescriptions each year.</w:t>
      </w:r>
      <w:r w:rsidR="00C46D26">
        <w:fldChar w:fldCharType="begin"/>
      </w:r>
      <w:r w:rsidR="00C46D26">
        <w:instrText xml:space="preserve"> ADDIN ZOTERO_ITEM CSL_CITATION {"citationID":"Rhr1cvg7","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rsidR="00C46D26">
        <w:fldChar w:fldCharType="separate"/>
      </w:r>
      <w:r w:rsidR="00C46D26" w:rsidRPr="00C46D26">
        <w:rPr>
          <w:rFonts w:ascii="Calibri" w:cs="Calibri"/>
          <w:vertAlign w:val="superscript"/>
        </w:rPr>
        <w:t>1</w:t>
      </w:r>
      <w:r w:rsidR="00C46D26">
        <w:fldChar w:fldCharType="end"/>
      </w:r>
      <w:r w:rsidR="00C46D26">
        <w:t xml:space="preserve"> According to the CDC, GAS accounts for </w:t>
      </w:r>
      <w:commentRangeStart w:id="1"/>
      <w:r w:rsidR="00C46D26">
        <w:t xml:space="preserve">20-30% </w:t>
      </w:r>
      <w:commentRangeEnd w:id="1"/>
      <w:r w:rsidR="00561156">
        <w:rPr>
          <w:rStyle w:val="CommentReference"/>
        </w:rPr>
        <w:commentReference w:id="1"/>
      </w:r>
      <w:r w:rsidR="00C46D26">
        <w:t>of sore throats in children, and 5-15% of sore throats in adults.</w:t>
      </w:r>
      <w:r w:rsidR="00C46D26">
        <w:fldChar w:fldCharType="begin"/>
      </w:r>
      <w:r w:rsidR="00C46D26">
        <w:instrText xml:space="preserve"> ADDIN ZOTERO_ITEM CSL_CITATION {"citationID":"aiV37b0q","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instrText>
      </w:r>
      <w:r w:rsidR="00C46D26">
        <w:fldChar w:fldCharType="separate"/>
      </w:r>
      <w:r w:rsidR="00C46D26" w:rsidRPr="00C46D26">
        <w:rPr>
          <w:rFonts w:ascii="Calibri" w:cs="Calibri"/>
          <w:vertAlign w:val="superscript"/>
        </w:rPr>
        <w:t>2</w:t>
      </w:r>
      <w:r w:rsidR="00C46D26">
        <w:fldChar w:fldCharType="end"/>
      </w:r>
      <w:r w:rsidR="00C46D26">
        <w:t xml:space="preserve"> </w:t>
      </w:r>
      <w:r w:rsidR="000E4799">
        <w:t>Rarely, GAS pharyngitis can lead to invasive disease (</w:t>
      </w:r>
      <w:r w:rsidR="008741DB">
        <w:t>e.g.,</w:t>
      </w:r>
      <w:r w:rsidR="000E4799">
        <w:t xml:space="preserve"> </w:t>
      </w:r>
      <w:r w:rsidR="008741DB">
        <w:t>bacteremia, pneumonia)</w:t>
      </w:r>
      <w:r w:rsidR="000E4799">
        <w:t xml:space="preserve">, or post-infection immune sequelae such as </w:t>
      </w:r>
      <w:r w:rsidR="008741DB">
        <w:t xml:space="preserve">acute rheumatic fever </w:t>
      </w:r>
      <w:r w:rsidR="00591EEA">
        <w:t>or</w:t>
      </w:r>
      <w:r w:rsidR="008741DB">
        <w:t xml:space="preserve"> post-streptococcal glomerulonephritis. </w:t>
      </w:r>
      <w:r w:rsidR="0028152F">
        <w:t>In the U.S., treatment</w:t>
      </w:r>
      <w:r w:rsidR="008741DB">
        <w:t xml:space="preserve"> with antibiotics </w:t>
      </w:r>
      <w:r w:rsidR="0028152F">
        <w:t xml:space="preserve">is recommended to decrease symptom duration, reduce transmission, and prevent complications such as acute rheumatic fever, and diagnosis with a rapid antigen detection test (RADT) or throat culture is </w:t>
      </w:r>
      <w:commentRangeStart w:id="2"/>
      <w:r w:rsidR="008C75DB">
        <w:t>required</w:t>
      </w:r>
      <w:commentRangeEnd w:id="2"/>
      <w:r w:rsidR="008D39E5">
        <w:rPr>
          <w:rStyle w:val="CommentReference"/>
        </w:rPr>
        <w:commentReference w:id="2"/>
      </w:r>
      <w:r w:rsidR="0028152F">
        <w:t>.</w:t>
      </w:r>
      <w:r w:rsidR="0028152F">
        <w:fldChar w:fldCharType="begin"/>
      </w:r>
      <w:r w:rsidR="0028152F">
        <w:instrText xml:space="preserve"> ADDIN ZOTERO_ITEM CSL_CITATION {"citationID":"3OpDQUey","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instrText>
      </w:r>
      <w:r w:rsidR="0028152F">
        <w:fldChar w:fldCharType="separate"/>
      </w:r>
      <w:r w:rsidR="0028152F" w:rsidRPr="0028152F">
        <w:rPr>
          <w:rFonts w:ascii="Calibri" w:cs="Calibri"/>
          <w:vertAlign w:val="superscript"/>
        </w:rPr>
        <w:t>2</w:t>
      </w:r>
      <w:r w:rsidR="0028152F">
        <w:fldChar w:fldCharType="end"/>
      </w:r>
      <w:r w:rsidR="0028152F">
        <w:t xml:space="preserve"> </w:t>
      </w:r>
    </w:p>
    <w:p w14:paraId="504187AD" w14:textId="77777777" w:rsidR="008741DB" w:rsidRDefault="008741DB"/>
    <w:p w14:paraId="036470AD" w14:textId="2A54164E" w:rsidR="008741DB" w:rsidRDefault="008D39E5">
      <w:r>
        <w:lastRenderedPageBreak/>
        <w:t xml:space="preserve">In the U.S., </w:t>
      </w:r>
      <w:r w:rsidR="008741DB">
        <w:t>GAS pharyngitis may account for 5.9% of all outpatient</w:t>
      </w:r>
      <w:r w:rsidR="00161A10">
        <w:t xml:space="preserve"> a</w:t>
      </w:r>
      <w:r w:rsidR="008741DB">
        <w:t xml:space="preserve">ntibiotic </w:t>
      </w:r>
      <w:r w:rsidR="00161A10">
        <w:t>prescriptions in children ages 3-9</w:t>
      </w:r>
      <w:r w:rsidR="00B810E1">
        <w:t>,</w:t>
      </w:r>
      <w:r w:rsidR="00DF32F3">
        <w:fldChar w:fldCharType="begin"/>
      </w:r>
      <w:r w:rsidR="00DF32F3">
        <w:instrText xml:space="preserve"> ADDIN ZOTERO_ITEM CSL_CITATION {"citationID":"unO00Hrb","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rsidR="00DF32F3">
        <w:fldChar w:fldCharType="separate"/>
      </w:r>
      <w:r w:rsidR="00DF32F3" w:rsidRPr="00DF32F3">
        <w:rPr>
          <w:rFonts w:ascii="Calibri" w:cs="Calibri"/>
          <w:vertAlign w:val="superscript"/>
        </w:rPr>
        <w:t>1</w:t>
      </w:r>
      <w:r w:rsidR="00DF32F3">
        <w:fldChar w:fldCharType="end"/>
      </w:r>
      <w:r w:rsidR="006E4596">
        <w:t xml:space="preserve"> and a majority of antibiotic courses dispensed to children</w:t>
      </w:r>
      <w:r w:rsidR="00561156">
        <w:t xml:space="preserve"> in general</w:t>
      </w:r>
      <w:r w:rsidR="006E4596">
        <w:t xml:space="preserve"> are associated with respiratory infections.</w:t>
      </w:r>
      <w:r w:rsidR="006E4596">
        <w:fldChar w:fldCharType="begin"/>
      </w:r>
      <w:r w:rsidR="006E4596">
        <w:instrText xml:space="preserve"> ADDIN ZOTERO_ITEM CSL_CITATION {"citationID":"irXxI5s9","properties":{"formattedCitation":"\\super 3\\nosupersub{}","plainCitation":"3","noteIndex":0},"citationItems":[{"id":1062,"uris":["http://zotero.org/users/4318844/items/IRSN383K"],"itemData":{"id":1062,"type":"article-journal","abstract":"In the United States, children aged &amp;lt;5 years receive high volumes of antibiotics, which may contribute to antibiotic resistance. It has been unclear what role preventable illnesses and chronic comorbidities play in prompting antibiotic prescriptions.We conducted an observational study with a cohort of 124 759 children aged &amp;lt;5 years born in the United States between 2008 and 2013 with private medical insurance. Study outcomes included the cumulative number of antibiotic courses dispensed per child by age 5 and the proportion of children for whom at least 1 antibiotic course was dispensed by age 5. We identified which chronic medical conditions predicted whether a child would be among the top 20% of antibiotic recipients.Children received a mean of 6.8 (95% confidence interval [CI]: 6.7–6.9) antibiotic courses by age 5, and 91% (95% CI: 90%–92%) of children had received at least 1 antibiotic course by age 5. Most antibiotic courses (71%; 95% CI: 70%–72%) were associated with respiratory infections. Presence of a pulmonary/respiratory, otologic, and/or immunological comorbidity substantially increase a child's odds of being in the top 20% of antibiotic recipients. Children with at least 1 of these conditions received a mean of 10.5 (95% CI: 10.4–10.6) antibiotic courses by age 5.Privately insured children in the United States receive many antibiotics early in life, largely due to respiratory infections. Antibiotic dispensing varies widely among children, with more antibiotics dispensed to children with pulmonary/respiratory, otologic, and/or immunological comorbidities.","container-title":"Clinical Infectious Diseases","DOI":"10.1093/cid/ciac811","ISSN":"1058-4838","issue":"3","journalAbbreviation":"Clinical Infectious Diseases","page":"382-388","source":"Silverchair","title":"Impact of Respiratory Infection and Chronic Comorbidities on Early Pediatric Antibiotic Dispensing in the United States","volume":"76","author":[{"family":"Kissler","given":"Stephen M"},{"family":"Wang","given":"Bill"},{"family":"Mehrotra","given":"Ateev"},{"family":"Barnett","given":"Michael"},{"family":"Grad","given":"Yonatan H"}],"issued":{"date-parts":[["2023",2,1]]}}}],"schema":"https://github.com/citation-style-language/schema/raw/master/csl-citation.json"} </w:instrText>
      </w:r>
      <w:r w:rsidR="006E4596">
        <w:fldChar w:fldCharType="separate"/>
      </w:r>
      <w:r w:rsidR="006E4596" w:rsidRPr="006E4596">
        <w:rPr>
          <w:rFonts w:ascii="Calibri" w:cs="Calibri"/>
          <w:vertAlign w:val="superscript"/>
        </w:rPr>
        <w:t>3</w:t>
      </w:r>
      <w:r w:rsidR="006E4596">
        <w:fldChar w:fldCharType="end"/>
      </w:r>
      <w:r w:rsidR="006E4596">
        <w:t xml:space="preserve"> </w:t>
      </w:r>
      <w:r w:rsidR="00161A10">
        <w:t xml:space="preserve">While GAS is largely </w:t>
      </w:r>
      <w:r w:rsidR="00A562BF">
        <w:t>penicillin-</w:t>
      </w:r>
      <w:r w:rsidR="00161A10">
        <w:t>susceptibl</w:t>
      </w:r>
      <w:r w:rsidR="00A562BF">
        <w:t>e</w:t>
      </w:r>
      <w:r w:rsidR="00161A10">
        <w:t xml:space="preserve">, resistance has emerged to </w:t>
      </w:r>
      <w:r w:rsidR="00DC6626">
        <w:t>second-line</w:t>
      </w:r>
      <w:r w:rsidR="00161A10">
        <w:t xml:space="preserve"> antibiotics</w:t>
      </w:r>
      <w:r w:rsidR="00DC6626">
        <w:t xml:space="preserve"> such as macrolides</w:t>
      </w:r>
      <w:r w:rsidR="00920A70">
        <w:t xml:space="preserve"> and lincosamides</w:t>
      </w:r>
      <w:r w:rsidR="00DC6626">
        <w:t>.</w:t>
      </w:r>
      <w:r w:rsidR="009A4F36">
        <w:fldChar w:fldCharType="begin"/>
      </w:r>
      <w:r w:rsidR="006E4596">
        <w:instrText xml:space="preserve"> ADDIN ZOTERO_ITEM CSL_CITATION {"citationID":"yoptyKkO","properties":{"formattedCitation":"\\super 4\\nosupersub{}","plainCitation":"4","noteIndex":0},"citationItems":[{"id":1232,"uris":["http://zotero.org/users/4318844/items/8VL4N24V"],"itemData":{"id":1232,"type":"article-journal","container-title":"Nature Reviews Microbiology","DOI":"10.1038/s41579-023-00865-7","ISSN":"1740-1526, 1740-1534","journalAbbreviation":"Nat Rev Microbiol","language":"en","source":"DOI.org (Crossref)","title":"Pathogenesis, epidemiology and control of Group A Streptococcus infection","URL":"https://www.nature.com/articles/s41579-023-00865-7","author":[{"family":"Brouwer","given":"Stephan"},{"family":"Rivera-Hernandez","given":"Tania"},{"family":"Curren","given":"Bodie F."},{"family":"Harbison-Price","given":"Nichaela"},{"family":"De Oliveira","given":"David M. P."},{"family":"Jespersen","given":"Magnus G."},{"family":"Davies","given":"Mark R."},{"family":"Walker","given":"Mark J."}],"accessed":{"date-parts":[["2023",5,19]]},"issued":{"date-parts":[["2023",3,9]]}}}],"schema":"https://github.com/citation-style-language/schema/raw/master/csl-citation.json"} </w:instrText>
      </w:r>
      <w:r w:rsidR="009A4F36">
        <w:fldChar w:fldCharType="separate"/>
      </w:r>
      <w:r w:rsidR="006E4596" w:rsidRPr="006E4596">
        <w:rPr>
          <w:rFonts w:ascii="Calibri" w:cs="Calibri"/>
          <w:vertAlign w:val="superscript"/>
        </w:rPr>
        <w:t>4</w:t>
      </w:r>
      <w:r w:rsidR="009A4F36">
        <w:fldChar w:fldCharType="end"/>
      </w:r>
      <w:r w:rsidR="009A4F36">
        <w:t xml:space="preserve"> Use of antibiotics can promote </w:t>
      </w:r>
      <w:r w:rsidR="007A4F37">
        <w:t>drug</w:t>
      </w:r>
      <w:r w:rsidR="009A4F36">
        <w:t xml:space="preserve"> resistance both in the target pathogen and in other prevalent bacteria via bystander selection</w:t>
      </w:r>
      <w:r w:rsidR="00285D35">
        <w:t>.</w:t>
      </w:r>
      <w:r w:rsidR="009A4F36">
        <w:fldChar w:fldCharType="begin"/>
      </w:r>
      <w:r w:rsidR="006E4596">
        <w:instrText xml:space="preserve"> ADDIN ZOTERO_ITEM CSL_CITATION {"citationID":"IzrEIl3h","properties":{"formattedCitation":"\\super 5\\nosupersub{}","plainCitation":"5","noteIndex":0},"citationItems":[{"id":834,"uris":["http://zotero.org/users/4318844/items/8YPHEYFP"],"itemData":{"id":834,"type":"article-journal","abstract":"Bystander selection—the selective pressure for resistance exerted by antibiotics on microbes that are not the target pathogen of treatment—is critical to understanding the total impact of broad-spectrum antibiotic use on pathogenic bacterial species that are often carried asymptomatically. However, to our knowledge, this effect has never been quantified. We quantify bystander selection for resistance for a range of clinically relevant antibiotic–species pairs as the proportion of all antibiotic exposures received by a species for conditions in which that species was not the causative pathogen (“proportion of bystander exposures”). Data sources include the 2010–2011 National Ambulatory Medical Care Survey and National Hospital Ambulatory Medical Care Survey, the Human Microbiome Project, and additional carriage and etiological data from existing literature. For outpatient prescribing in the United States, we find that this proportion over all included antibiotic classes is over 80% for eight of nine organisms of interest. Low proportions of bystander exposure are often associated with infrequent bacterial carriage or concentrated prescribing of a particular antibiotic for conditions caused by the species of interest. Applying our results, we roughly estimate that pneumococcal conjugate vaccination programs result in nearly the same proportional reduction in total antibiotic exposures of Streptococcus pneumoniae, Staphylococcus aureus, and Escherichia coli, despite the latter two organisms not being targeted by the vaccine. These results underscore the importance of considering antibiotic exposures of bystanders, in addition to the target pathogen, in measuring the impact of antibiotic resistance interventions.","container-title":"Proceedings of the National Academy of Sciences","DOI":"10.1073/pnas.1810840115","issue":"51","note":"publisher: Proceedings of the National Academy of Sciences","page":"E11988-E11995","source":"pnas.org (Atypon)","title":"Estimating the proportion of bystander selection for antibiotic resistance among potentially pathogenic bacterial flora","volume":"115","author":[{"family":"Tedijanto","given":"Christine"},{"family":"Olesen","given":"Scott W."},{"family":"Grad","given":"Yonatan H."},{"family":"Lipsitch","given":"Marc"}],"issued":{"date-parts":[["2018",12,18]]}}}],"schema":"https://github.com/citation-style-language/schema/raw/master/csl-citation.json"} </w:instrText>
      </w:r>
      <w:r w:rsidR="009A4F36">
        <w:fldChar w:fldCharType="separate"/>
      </w:r>
      <w:r w:rsidR="006E4596" w:rsidRPr="006E4596">
        <w:rPr>
          <w:rFonts w:ascii="Calibri" w:cs="Calibri"/>
          <w:vertAlign w:val="superscript"/>
        </w:rPr>
        <w:t>5</w:t>
      </w:r>
      <w:r w:rsidR="009A4F36">
        <w:fldChar w:fldCharType="end"/>
      </w:r>
      <w:r w:rsidR="009A4F36">
        <w:t xml:space="preserve"> </w:t>
      </w:r>
      <w:r w:rsidR="00285D35">
        <w:t>O</w:t>
      </w:r>
      <w:r w:rsidR="00DF32F3">
        <w:t xml:space="preserve">ne strategy to mitigate antibiotic resistance is to decrease the need for antibiotic prescription. </w:t>
      </w:r>
      <w:r w:rsidR="00156833">
        <w:t xml:space="preserve">In addition to relief </w:t>
      </w:r>
      <w:r w:rsidR="00E14A6F">
        <w:t>from</w:t>
      </w:r>
      <w:r w:rsidR="00156833">
        <w:t xml:space="preserve"> suffering and reduction in antibiotic prescription, another motivation for decreasing </w:t>
      </w:r>
      <w:r w:rsidR="00D85288">
        <w:t>GAS pharyngitis disease burden is that invasive disease is a potential complication. After</w:t>
      </w:r>
      <w:r w:rsidR="00C952A0">
        <w:t xml:space="preserve"> </w:t>
      </w:r>
      <w:r w:rsidR="009A4F36">
        <w:t>report</w:t>
      </w:r>
      <w:r w:rsidR="00C952A0">
        <w:t>ed</w:t>
      </w:r>
      <w:r w:rsidR="009A4F36">
        <w:t xml:space="preserve"> invasive GAS</w:t>
      </w:r>
      <w:r w:rsidR="00782975">
        <w:t xml:space="preserve"> (</w:t>
      </w:r>
      <w:proofErr w:type="spellStart"/>
      <w:r w:rsidR="00782975">
        <w:t>iGAS</w:t>
      </w:r>
      <w:proofErr w:type="spellEnd"/>
      <w:r w:rsidR="00782975">
        <w:t>)</w:t>
      </w:r>
      <w:r w:rsidR="009A4F36">
        <w:t xml:space="preserve"> </w:t>
      </w:r>
      <w:r w:rsidR="00C952A0">
        <w:t xml:space="preserve">cases declined </w:t>
      </w:r>
      <w:r w:rsidR="00DF32F3">
        <w:t>by</w:t>
      </w:r>
      <w:r w:rsidR="009A4F36">
        <w:t xml:space="preserve"> about 25% during the COVID-19 pandemic, there was an increase in </w:t>
      </w:r>
      <w:proofErr w:type="spellStart"/>
      <w:r w:rsidR="009A4F36">
        <w:t>iGAS</w:t>
      </w:r>
      <w:proofErr w:type="spellEnd"/>
      <w:r w:rsidR="009A4F36">
        <w:t xml:space="preserve"> infections in the U</w:t>
      </w:r>
      <w:r w:rsidR="00B810E1">
        <w:t>.</w:t>
      </w:r>
      <w:r w:rsidR="009A4F36">
        <w:t>S</w:t>
      </w:r>
      <w:r w:rsidR="00B810E1">
        <w:t>.</w:t>
      </w:r>
      <w:r w:rsidR="009A4F36">
        <w:t xml:space="preserve"> in the 2022-2023 </w:t>
      </w:r>
      <w:commentRangeStart w:id="3"/>
      <w:r w:rsidR="009A4F36">
        <w:t>season.</w:t>
      </w:r>
      <w:r w:rsidR="009A4F36">
        <w:fldChar w:fldCharType="begin"/>
      </w:r>
      <w:r w:rsidR="006E4596">
        <w:instrText xml:space="preserve"> ADDIN ZOTERO_ITEM CSL_CITATION {"citationID":"nM4fpNwh","properties":{"formattedCitation":"\\super 6\\nosupersub{}","plainCitation":"6","noteIndex":0},"citationItems":[{"id":1229,"uris":["http://zotero.org/users/4318844/items/I74SRIIC"],"itemData":{"id":1229,"type":"webpage","abstract":"Learn what you should do regarding the increase in invasive group A strep (iGAS) infections among children in the United States.","language":"en-us","title":"Increase in Invasive Group A Strep Infections, 2022-2023 | CDC","URL":"https://www.cdc.gov/groupastrep/igas-infections-investigation.html","accessed":{"date-parts":[["2023",5,19]]},"issued":{"date-parts":[["2023",3,20]]}}}],"schema":"https://github.com/citation-style-language/schema/raw/master/csl-citation.json"} </w:instrText>
      </w:r>
      <w:r w:rsidR="009A4F36">
        <w:fldChar w:fldCharType="separate"/>
      </w:r>
      <w:r w:rsidR="006E4596" w:rsidRPr="006E4596">
        <w:rPr>
          <w:rFonts w:ascii="Calibri" w:cs="Calibri"/>
          <w:vertAlign w:val="superscript"/>
        </w:rPr>
        <w:t>6</w:t>
      </w:r>
      <w:r w:rsidR="009A4F36">
        <w:fldChar w:fldCharType="end"/>
      </w:r>
      <w:commentRangeEnd w:id="3"/>
      <w:r w:rsidR="00920A70">
        <w:rPr>
          <w:rStyle w:val="CommentReference"/>
        </w:rPr>
        <w:commentReference w:id="3"/>
      </w:r>
      <w:r w:rsidR="009A4F36">
        <w:t xml:space="preserve"> </w:t>
      </w:r>
      <w:r w:rsidR="00D85288">
        <w:t>Efforts to reduce GAS pharyngitis disease burden include the development of vaccines to protect against GAS, some of which are in clinical trials but are not yet approved.</w:t>
      </w:r>
      <w:r w:rsidR="00D85288">
        <w:fldChar w:fldCharType="begin"/>
      </w:r>
      <w:r w:rsidR="006E4596">
        <w:instrText xml:space="preserve"> ADDIN ZOTERO_ITEM CSL_CITATION {"citationID":"kxTffcZB","properties":{"formattedCitation":"\\super 7,8\\nosupersub{}","plainCitation":"7,8","noteIndex":0},"citationItems":[{"id":1223,"uris":["http://zotero.org/users/4318844/items/QKUBXXMF"],"itemData":{"id":1223,"type":"article-journal","abstract":"Purpose of the review:\nThere is a global need for safe, effective, and affordable vaccines to prevent group A streptococcal infections and their most serious complications. The aim of this review is to highlight the recent progress in the identification of promising vaccine antigens and new approaches to vaccine design that address the complexities of group A streptococcal pathogenesis and epidemiology.\n\nRecent findings:\nCombination vaccines containing multiple shared, cross-protective antigens have proven efficacious in mouse and non-human primate models of infection. The development of complex multivalent M protein-based vaccines is continuing and several have progressed through early-stage human clinical trials. Formulations of vaccines containing universal T cell epitopes, TLR agonists and other adjuvants more potent than alum have been shown to enhance protective immunogenicity. Although the group A streptococcal vaccine antigen landscape is populated with a number of potential candidates, the clinical development of vaccines has been impeded by a number of factors. There are now concerted global efforts to raise awareness about the need for group A streptococcal vaccines and to support progress toward eventual commercialization and licensure.\n\nSummary:\nPre-clinical antigen discovery, vaccine formulation, and efficacy studies in animal models have progressed significantly in recent years. There is now a need to move promising candidates through the clinical development pathway to establish their efficacy in preventing group A streptococcal infections and their complications.","container-title":"Current opinion in infectious diseases","DOI":"10.1097/QCO.0000000000000644","ISSN":"0951-7375","issue":"3","journalAbbreviation":"Curr Opin Infect Dis","note":"PMID: 32304470\nPMCID: PMC7326309","page":"244-250","source":"PubMed Central","title":"Update on Group A Streptococcal Vaccine Development","volume":"33","author":[{"family":"Dale","given":"James B."},{"family":"Walker","given":"Mark J."}],"issued":{"date-parts":[["2020",6]]}}},{"id":1220,"uris":["http://zotero.org/users/4318844/items/AWRQUTPI"],"itemData":{"id":1220,"type":"article-journal","abstract":"Our previous studies have shown that recombinant multivalent vaccines containing amino-terminal M protein fragments from as many as 26 different serotypes of group A streptococci (GAS) evoked opsonic antibodies in animals and humans. In the present study, we constructed a new 30-valent vaccine containing M protein peptides from GAS serotypes prevalent in North America and Europe. The vaccine was immunogenic in rabbits and evoked bactericidal antibodies against all 30 vaccine serotypes of GAS. In addition, the vaccine antisera also contained significant levels of bactericidal antibodies against 24 of 40 non-vaccine serotypes of GAS. These results indicate that the potential efficacy of the new multivalent vaccine may be greater than predicted based on the \"type-specific\" M peptides represented.","container-title":"Vaccine","DOI":"10.1016/j.vaccine.2011.09.005","ISSN":"1873-2518","issue":"46","journalAbbreviation":"Vaccine","language":"eng","note":"PMID: 21920403\nPMCID: PMC3195966","page":"8175-8178","source":"PubMed","title":"New 30-valent M protein-based vaccine evokes cross-opsonic antibodies against non-vaccine serotypes of group A streptococci","volume":"29","author":[{"family":"Dale","given":"James B."},{"family":"Penfound","given":"Thomas A."},{"family":"Chiang","given":"Edna Y."},{"family":"Walton","given":"William J."}],"issued":{"date-parts":[["2011",10,26]]}}}],"schema":"https://github.com/citation-style-language/schema/raw/master/csl-citation.json"} </w:instrText>
      </w:r>
      <w:r w:rsidR="00D85288">
        <w:fldChar w:fldCharType="separate"/>
      </w:r>
      <w:r w:rsidR="006E4596" w:rsidRPr="006E4596">
        <w:rPr>
          <w:rFonts w:ascii="Calibri" w:cs="Calibri"/>
          <w:vertAlign w:val="superscript"/>
        </w:rPr>
        <w:t>7,8</w:t>
      </w:r>
      <w:r w:rsidR="00D85288">
        <w:fldChar w:fldCharType="end"/>
      </w:r>
      <w:r w:rsidR="00D85288">
        <w:t xml:space="preserve"> </w:t>
      </w:r>
      <w:r w:rsidR="00DF32F3">
        <w:t>T</w:t>
      </w:r>
      <w:r w:rsidR="009A4F36">
        <w:t>he contribution of GAS pharyngitis to antibiotic prescribing, the potential for future vaccine rollout, and the recent increase in invasive</w:t>
      </w:r>
      <w:r w:rsidR="00904294">
        <w:t xml:space="preserve"> disease</w:t>
      </w:r>
      <w:r w:rsidR="009A4F36">
        <w:t xml:space="preserve"> all motivate the need to better understand GAS pharyngitis transmission pattern</w:t>
      </w:r>
      <w:r w:rsidR="00B810E1">
        <w:t>s</w:t>
      </w:r>
      <w:r w:rsidR="00DF32F3">
        <w:t xml:space="preserve"> and</w:t>
      </w:r>
      <w:r w:rsidR="00DA63DB">
        <w:t xml:space="preserve"> geographic</w:t>
      </w:r>
      <w:r w:rsidR="00DF32F3">
        <w:t xml:space="preserve"> distribution in the U.S</w:t>
      </w:r>
      <w:r w:rsidR="009A4F36">
        <w:t>.</w:t>
      </w:r>
    </w:p>
    <w:p w14:paraId="462DCA8A" w14:textId="77777777" w:rsidR="000E4799" w:rsidRDefault="000E4799"/>
    <w:p w14:paraId="5FFEE12F" w14:textId="13DDB46E" w:rsidR="00A562BF" w:rsidRPr="00CB180A" w:rsidRDefault="00C46D26">
      <w:r>
        <w:t>GAS pharyngitis is more common in the winter and spring months</w:t>
      </w:r>
      <w:r w:rsidR="00920A70">
        <w:t>,</w:t>
      </w:r>
      <w:r>
        <w:fldChar w:fldCharType="begin"/>
      </w:r>
      <w:r w:rsidR="006E4596">
        <w:instrText xml:space="preserve"> ADDIN ZOTERO_ITEM CSL_CITATION {"citationID":"C5LSVn0B","properties":{"formattedCitation":"\\super 2,9\\nosupersub{}","plainCitation":"2,9","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fldChar w:fldCharType="separate"/>
      </w:r>
      <w:r w:rsidR="006E4596" w:rsidRPr="006E4596">
        <w:rPr>
          <w:rFonts w:ascii="Calibri" w:cs="Calibri"/>
          <w:vertAlign w:val="superscript"/>
        </w:rPr>
        <w:t>2,9</w:t>
      </w:r>
      <w:r>
        <w:fldChar w:fldCharType="end"/>
      </w:r>
      <w:r>
        <w:t xml:space="preserve"> but little else is known about its seasonality and geography</w:t>
      </w:r>
      <w:r w:rsidR="000E4799">
        <w:t xml:space="preserve"> in the </w:t>
      </w:r>
      <w:r w:rsidR="00991C68">
        <w:t>U.S</w:t>
      </w:r>
      <w:r>
        <w:t xml:space="preserve">. </w:t>
      </w:r>
      <w:r w:rsidR="000E4799">
        <w:t xml:space="preserve">In </w:t>
      </w:r>
      <w:r w:rsidR="00C952A0">
        <w:t>contrast</w:t>
      </w:r>
      <w:r w:rsidR="000E4799">
        <w:t xml:space="preserve">, other common respiratory conditions have well-characterized spatiotemporal trends; epidemic waves of influenza often start in the southern U.S., and </w:t>
      </w:r>
      <w:r w:rsidR="0082128D">
        <w:t>respiratory syncytial virus (</w:t>
      </w:r>
      <w:r w:rsidR="000E4799">
        <w:t>RSV</w:t>
      </w:r>
      <w:r w:rsidR="0082128D">
        <w:t>)</w:t>
      </w:r>
      <w:r w:rsidR="000E4799">
        <w:t xml:space="preserve"> typically peaks </w:t>
      </w:r>
      <w:r w:rsidR="00991C68">
        <w:t xml:space="preserve">earliest </w:t>
      </w:r>
      <w:r w:rsidR="000E4799">
        <w:t>in Florida</w:t>
      </w:r>
      <w:r w:rsidR="00991C68">
        <w:t xml:space="preserve"> seasonally</w:t>
      </w:r>
      <w:r w:rsidR="000E4799">
        <w:t>.</w:t>
      </w:r>
      <w:r w:rsidR="000E4799">
        <w:fldChar w:fldCharType="begin"/>
      </w:r>
      <w:r w:rsidR="006E4596">
        <w:instrText xml:space="preserve"> ADDIN ZOTERO_ITEM CSL_CITATION {"citationID":"fJJEEL8h","properties":{"formattedCitation":"\\super 10,11\\nosupersub{}","plainCitation":"10,11","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0E4799">
        <w:fldChar w:fldCharType="separate"/>
      </w:r>
      <w:r w:rsidR="006E4596" w:rsidRPr="006E4596">
        <w:rPr>
          <w:rFonts w:ascii="Calibri" w:cs="Calibri"/>
          <w:vertAlign w:val="superscript"/>
        </w:rPr>
        <w:t>10,11</w:t>
      </w:r>
      <w:r w:rsidR="000E4799">
        <w:fldChar w:fldCharType="end"/>
      </w:r>
      <w:r w:rsidR="000E4799">
        <w:t xml:space="preserve"> </w:t>
      </w:r>
      <w:r w:rsidR="00D37111">
        <w:t>Understanding</w:t>
      </w:r>
      <w:r w:rsidR="000E4799">
        <w:t xml:space="preserve"> trends in the timing and location of these important infections </w:t>
      </w:r>
      <w:r w:rsidR="00920A70">
        <w:t xml:space="preserve">improves </w:t>
      </w:r>
      <w:r w:rsidR="00D37111">
        <w:t>knowledge</w:t>
      </w:r>
      <w:r w:rsidR="000E4799">
        <w:t xml:space="preserve"> of pathogen transmission and spread, and </w:t>
      </w:r>
      <w:r w:rsidR="00920A70">
        <w:t xml:space="preserve">can </w:t>
      </w:r>
      <w:r w:rsidR="000E4799">
        <w:t xml:space="preserve">indicate where and when to expect the most severe disease and complications to target interventions </w:t>
      </w:r>
      <w:r w:rsidR="00920A70">
        <w:t>that</w:t>
      </w:r>
      <w:r w:rsidR="000E4799">
        <w:t xml:space="preserve"> reduce the burden of disease. </w:t>
      </w:r>
      <w:r w:rsidR="00E37E7B">
        <w:t xml:space="preserve">The need for a </w:t>
      </w:r>
      <w:r w:rsidR="0093794D">
        <w:t>molecular</w:t>
      </w:r>
      <w:r w:rsidR="00E37E7B">
        <w:t xml:space="preserve"> diagnosis of GAS pharyngitis means that claims data </w:t>
      </w:r>
      <w:r w:rsidR="00E36DC6">
        <w:t>are</w:t>
      </w:r>
      <w:r w:rsidR="00E37E7B">
        <w:t xml:space="preserve"> a reliable </w:t>
      </w:r>
      <w:r w:rsidR="004079A2">
        <w:t>indicator of</w:t>
      </w:r>
      <w:r w:rsidR="00E37E7B">
        <w:t xml:space="preserve"> disease prevalence. Th</w:t>
      </w:r>
      <w:r w:rsidR="0094376E">
        <w:t>e</w:t>
      </w:r>
      <w:r w:rsidR="00E37E7B">
        <w:t xml:space="preserve"> current study used U</w:t>
      </w:r>
      <w:r w:rsidR="00920A70">
        <w:t>.</w:t>
      </w:r>
      <w:r w:rsidR="00E37E7B">
        <w:t>S</w:t>
      </w:r>
      <w:r w:rsidR="00920A70">
        <w:t>.</w:t>
      </w:r>
      <w:r w:rsidR="00E37E7B">
        <w:t xml:space="preserve"> outpatient claims data from private insurers to assess how GAS pharyngitis visits </w:t>
      </w:r>
      <w:r w:rsidR="006B3CCD">
        <w:t>varied</w:t>
      </w:r>
      <w:r w:rsidR="00B31A4F">
        <w:t xml:space="preserve"> by region and</w:t>
      </w:r>
      <w:r w:rsidR="00E37E7B">
        <w:t xml:space="preserve"> over the course of the year. </w:t>
      </w:r>
    </w:p>
    <w:p w14:paraId="04AA0919" w14:textId="77777777" w:rsidR="003038F5" w:rsidRPr="003038F5" w:rsidRDefault="003038F5"/>
    <w:p w14:paraId="0FB59315" w14:textId="53F05F60" w:rsidR="00751A13" w:rsidRDefault="00B10F33">
      <w:pPr>
        <w:rPr>
          <w:b/>
          <w:bCs/>
        </w:rPr>
      </w:pPr>
      <w:r>
        <w:rPr>
          <w:b/>
          <w:bCs/>
        </w:rPr>
        <w:t>METHODS</w:t>
      </w:r>
    </w:p>
    <w:p w14:paraId="04D0185A" w14:textId="6D2E5D33" w:rsidR="00E37E7B" w:rsidRPr="00E37E7B" w:rsidRDefault="00E37E7B">
      <w:pPr>
        <w:rPr>
          <w:b/>
          <w:bCs/>
        </w:rPr>
      </w:pPr>
      <w:r w:rsidRPr="00E37E7B">
        <w:rPr>
          <w:b/>
          <w:bCs/>
        </w:rPr>
        <w:t>Study Population and Data Source</w:t>
      </w:r>
    </w:p>
    <w:p w14:paraId="6E8D990D" w14:textId="5E47BA12" w:rsidR="00584AF7" w:rsidRDefault="00C7278D">
      <w:r>
        <w:t xml:space="preserve">Outpatient claims </w:t>
      </w:r>
      <w:r w:rsidR="005A1D60">
        <w:t xml:space="preserve">data were extracted from </w:t>
      </w:r>
      <w:proofErr w:type="spellStart"/>
      <w:r w:rsidR="00E332B9">
        <w:t>Merative</w:t>
      </w:r>
      <w:proofErr w:type="spellEnd"/>
      <w:r w:rsidR="00E332B9">
        <w:t xml:space="preserve"> (formerly IBM)</w:t>
      </w:r>
      <w:r w:rsidR="005A1D60">
        <w:t xml:space="preserve"> </w:t>
      </w:r>
      <w:proofErr w:type="spellStart"/>
      <w:r w:rsidR="005A1D60">
        <w:t>MarketScan</w:t>
      </w:r>
      <w:proofErr w:type="spellEnd"/>
      <w:r w:rsidR="005A1D60">
        <w:t xml:space="preserve"> database, </w:t>
      </w:r>
      <w:commentRangeStart w:id="4"/>
      <w:r w:rsidR="005A1D60">
        <w:t xml:space="preserve">which is a convenience sample of 16.6-36.4 million privately-insured individuals (5.1-11.6% of the total U.S. </w:t>
      </w:r>
      <w:commentRangeEnd w:id="4"/>
      <w:r w:rsidR="001906DD">
        <w:rPr>
          <w:rStyle w:val="CommentReference"/>
        </w:rPr>
        <w:commentReference w:id="4"/>
      </w:r>
      <w:r w:rsidR="005A1D60">
        <w:t>population).</w:t>
      </w:r>
      <w:r w:rsidR="005247ED">
        <w:fldChar w:fldCharType="begin"/>
      </w:r>
      <w:r w:rsidR="006E4596">
        <w:instrText xml:space="preserve"> ADDIN ZOTERO_ITEM CSL_CITATION {"citationID":"xwS2zTLb","properties":{"formattedCitation":"\\super 12\\nosupersub{}","plainCitation":"12","noteIndex":0},"citationItems":[{"id":1235,"uris":["http://zotero.org/users/4318844/items/UEUMUY9I"],"itemData":{"id":1235,"type":"webpage","title":"Real World Evidence | Merative","URL":"https://www.merative.com/real-world-evidence","accessed":{"date-parts":[["2023",5,19]]}}}],"schema":"https://github.com/citation-style-language/schema/raw/master/csl-citation.json"} </w:instrText>
      </w:r>
      <w:r w:rsidR="005247ED">
        <w:fldChar w:fldCharType="separate"/>
      </w:r>
      <w:r w:rsidR="006E4596" w:rsidRPr="006E4596">
        <w:rPr>
          <w:rFonts w:ascii="Calibri" w:cs="Calibri"/>
          <w:vertAlign w:val="superscript"/>
        </w:rPr>
        <w:t>12</w:t>
      </w:r>
      <w:r w:rsidR="005247ED">
        <w:fldChar w:fldCharType="end"/>
      </w:r>
      <w:r w:rsidR="005247ED">
        <w:t xml:space="preserve"> </w:t>
      </w:r>
      <w:r w:rsidR="00A13623">
        <w:t xml:space="preserve">The sample was restricted to individuals who were continuously </w:t>
      </w:r>
      <w:commentRangeStart w:id="5"/>
      <w:r w:rsidR="00A13623">
        <w:t xml:space="preserve">enrolled </w:t>
      </w:r>
      <w:commentRangeEnd w:id="5"/>
      <w:r w:rsidR="00A13623">
        <w:rPr>
          <w:rStyle w:val="CommentReference"/>
        </w:rPr>
        <w:commentReference w:id="5"/>
      </w:r>
      <w:r w:rsidR="00A13623">
        <w:t>for an entire year between 2010-2018.</w:t>
      </w:r>
      <w:r w:rsidR="00584AF7">
        <w:t xml:space="preserve"> Information on age group, sex, and state were included. </w:t>
      </w:r>
      <w:r w:rsidR="000243D9">
        <w:t xml:space="preserve">Characteristics of the study population averaged over </w:t>
      </w:r>
      <w:r w:rsidR="007020D0">
        <w:t>the</w:t>
      </w:r>
      <w:r w:rsidR="000243D9">
        <w:t xml:space="preserve"> 9 years of observation are shown in Table 1. </w:t>
      </w:r>
    </w:p>
    <w:p w14:paraId="184C919F" w14:textId="77777777" w:rsidR="00C7278D" w:rsidRDefault="00C7278D"/>
    <w:p w14:paraId="548A4FB0" w14:textId="591FE9C7" w:rsidR="00E37E7B" w:rsidRDefault="00E37E7B">
      <w:pPr>
        <w:rPr>
          <w:b/>
          <w:bCs/>
        </w:rPr>
      </w:pPr>
      <w:r>
        <w:rPr>
          <w:b/>
          <w:bCs/>
        </w:rPr>
        <w:t xml:space="preserve">Disease Incidence </w:t>
      </w:r>
    </w:p>
    <w:p w14:paraId="3453F3B5" w14:textId="58F70273" w:rsidR="009151B9" w:rsidRDefault="009151B9" w:rsidP="009151B9">
      <w:r>
        <w:t xml:space="preserve">Visits related to a GAS pharyngitis diagnosis were identified by mapping codes from the </w:t>
      </w:r>
      <w:r>
        <w:rPr>
          <w:i/>
          <w:iCs/>
        </w:rPr>
        <w:t>International Classification of Diseases, Clinical Modification</w:t>
      </w:r>
      <w:r>
        <w:t xml:space="preserve"> ninth (ICD9) or tenth (ICD10) revision to Clinical Classification Software (CCS) codes</w:t>
      </w:r>
      <w:r w:rsidR="00F22519">
        <w:t xml:space="preserve"> (Table S1).</w:t>
      </w:r>
      <w:r>
        <w:fldChar w:fldCharType="begin"/>
      </w:r>
      <w:r w:rsidR="006E4596">
        <w:instrText xml:space="preserve"> ADDIN ZOTERO_ITEM CSL_CITATION {"citationID":"glVs2Kpl","properties":{"formattedCitation":"\\super 13\\nosupersub{}","plainCitation":"13","noteIndex":0},"citationItems":[{"id":1237,"uris":["http://zotero.org/users/4318844/items/CTP6R9WG"],"itemData":{"id":1237,"type":"webpage","title":"Clinical Classifications Software (CCS) for ICD-10-PCS (beta version)","URL":"https://hcup-us.ahrq.gov/toolssoftware/ccs10/ccs10.jsp","accessed":{"date-parts":[["2023",5,20]]}}}],"schema":"https://github.com/citation-style-language/schema/raw/master/csl-citation.json"} </w:instrText>
      </w:r>
      <w:r>
        <w:fldChar w:fldCharType="separate"/>
      </w:r>
      <w:r w:rsidR="006E4596" w:rsidRPr="006E4596">
        <w:rPr>
          <w:rFonts w:ascii="Calibri" w:cs="Calibri"/>
          <w:vertAlign w:val="superscript"/>
        </w:rPr>
        <w:t>13</w:t>
      </w:r>
      <w:r>
        <w:fldChar w:fldCharType="end"/>
      </w:r>
      <w:r>
        <w:t xml:space="preserve"> Using CCS codes allowed for consistent identification of GAS pharyngitis cases across both ICD9 and ICD10. Visits were included if </w:t>
      </w:r>
      <w:commentRangeStart w:id="6"/>
      <w:r>
        <w:t xml:space="preserve">GAS </w:t>
      </w:r>
      <w:commentRangeEnd w:id="6"/>
      <w:r>
        <w:rPr>
          <w:rStyle w:val="CommentReference"/>
        </w:rPr>
        <w:commentReference w:id="6"/>
      </w:r>
      <w:commentRangeStart w:id="7"/>
      <w:r>
        <w:t>pharyngitis was the first or second diagn</w:t>
      </w:r>
      <w:commentRangeEnd w:id="7"/>
      <w:r>
        <w:rPr>
          <w:rStyle w:val="CommentReference"/>
        </w:rPr>
        <w:commentReference w:id="7"/>
      </w:r>
      <w:r>
        <w:t xml:space="preserve">osis billed for the visit. </w:t>
      </w:r>
    </w:p>
    <w:p w14:paraId="49ACE591" w14:textId="77777777" w:rsidR="000C6371" w:rsidRDefault="000C6371" w:rsidP="009151B9"/>
    <w:p w14:paraId="37981D0B" w14:textId="1B0167C7" w:rsidR="00EC7E09" w:rsidRDefault="00EC7E09" w:rsidP="00EC7E09">
      <w:r>
        <w:lastRenderedPageBreak/>
        <w:t>A</w:t>
      </w:r>
      <w:r w:rsidR="000C6371">
        <w:t>ge and sex strata were weighted by the proportion of the population represented by that stratum</w:t>
      </w:r>
      <w:r>
        <w:t xml:space="preserve"> t</w:t>
      </w:r>
      <w:r>
        <w:t>o account for the fact that the age and sex distribution in the dataset may not have represented the state’s true age and sex distribution</w:t>
      </w:r>
      <w:r w:rsidR="000C6371">
        <w:t xml:space="preserve">. 5-year data from the American Community Survey (ACS) from 2011-2015 obtained using the </w:t>
      </w:r>
      <w:commentRangeStart w:id="8"/>
      <w:proofErr w:type="spellStart"/>
      <w:r w:rsidR="000C6371">
        <w:t>tidycensus</w:t>
      </w:r>
      <w:proofErr w:type="spellEnd"/>
      <w:r w:rsidR="000C6371">
        <w:t xml:space="preserve"> </w:t>
      </w:r>
      <w:commentRangeEnd w:id="8"/>
      <w:r w:rsidR="000C6371">
        <w:rPr>
          <w:rStyle w:val="CommentReference"/>
        </w:rPr>
        <w:commentReference w:id="8"/>
      </w:r>
      <w:r w:rsidR="000C6371">
        <w:t>R package was used to estimate U.S. geographic population data.</w:t>
      </w:r>
      <w:r>
        <w:t xml:space="preserve"> Yearly visits per member were calculated by dividing the number of visits in that year by the number of members during that year. Monthly visits per member were calculated by dividing the number of visits per month by the number of members over the course of the entire year. </w:t>
      </w:r>
    </w:p>
    <w:p w14:paraId="181AE26E" w14:textId="2F114F11" w:rsidR="00EC7E09" w:rsidRDefault="00EC7E09" w:rsidP="00EC7E09"/>
    <w:p w14:paraId="351285CC" w14:textId="3A488E4C" w:rsidR="009151B9" w:rsidRPr="00EC7E09" w:rsidRDefault="00FF0013" w:rsidP="00EC7E09">
      <w:pPr>
        <w:rPr>
          <w:b/>
          <w:bCs/>
        </w:rPr>
      </w:pPr>
      <w:r>
        <w:t>Visits were calculated</w:t>
      </w:r>
      <w:r w:rsidR="00EC7E09">
        <w:t xml:space="preserve"> by state and</w:t>
      </w:r>
      <w:r>
        <w:t xml:space="preserve"> within </w:t>
      </w:r>
      <w:r w:rsidR="0063296F">
        <w:t xml:space="preserve">regions and </w:t>
      </w:r>
      <w:r>
        <w:t>subregions of the U</w:t>
      </w:r>
      <w:r w:rsidR="00A465E2">
        <w:t>.</w:t>
      </w:r>
      <w:r>
        <w:t>S</w:t>
      </w:r>
      <w:r w:rsidR="00A465E2">
        <w:t>.</w:t>
      </w:r>
      <w:r>
        <w:t xml:space="preserve"> according to the Census Regions and Divisions of the United States (Table</w:t>
      </w:r>
      <w:r w:rsidR="0063296F">
        <w:t>s</w:t>
      </w:r>
      <w:r>
        <w:t xml:space="preserve"> S2</w:t>
      </w:r>
      <w:r w:rsidR="0063296F">
        <w:t xml:space="preserve"> and S3</w:t>
      </w:r>
      <w:r>
        <w:t xml:space="preserve">). </w:t>
      </w:r>
      <w:r w:rsidR="00904C99">
        <w:t>For regional analyses, all states were included other than Hawaii and Alaska</w:t>
      </w:r>
      <w:r w:rsidR="00CF10D0">
        <w:t>, which are not a part of the continental U.S.</w:t>
      </w:r>
      <w:r w:rsidR="00904C99">
        <w:t xml:space="preserve"> (Figure S1). </w:t>
      </w:r>
      <w:r w:rsidR="00244EA7">
        <w:t>Yearly v</w:t>
      </w:r>
      <w:r w:rsidR="000C6371">
        <w:t xml:space="preserve">isits per member by region were calculated by dividing the number of visits in that year by the number of members in the region. </w:t>
      </w:r>
      <w:r w:rsidR="00EC7E09">
        <w:t xml:space="preserve">Monthly visits per </w:t>
      </w:r>
      <w:commentRangeStart w:id="9"/>
      <w:r w:rsidR="00EC7E09">
        <w:t xml:space="preserve">member </w:t>
      </w:r>
      <w:commentRangeEnd w:id="9"/>
      <w:r w:rsidR="00EC7E09">
        <w:rPr>
          <w:rStyle w:val="CommentReference"/>
        </w:rPr>
        <w:commentReference w:id="9"/>
      </w:r>
      <w:r w:rsidR="00EC7E09">
        <w:t>by state</w:t>
      </w:r>
      <w:r w:rsidR="00EC7E09">
        <w:t>, region, or subregion</w:t>
      </w:r>
      <w:r w:rsidR="00EC7E09">
        <w:t xml:space="preserve"> were calculated by dividing the number of visits in that month by the number of members in that state</w:t>
      </w:r>
      <w:r w:rsidR="00EC7E09">
        <w:t>, region, or subregion</w:t>
      </w:r>
      <w:r w:rsidR="00EC7E09">
        <w:t xml:space="preserve"> over the course of the entire year. </w:t>
      </w:r>
      <w:r w:rsidR="00EC7E09">
        <w:t>A</w:t>
      </w:r>
      <w:r w:rsidR="00033C10">
        <w:t>ge and sex stra</w:t>
      </w:r>
      <w:r w:rsidR="00EC7E09">
        <w:t xml:space="preserve">ta in </w:t>
      </w:r>
      <w:r w:rsidR="00033C10">
        <w:t xml:space="preserve">each state within the </w:t>
      </w:r>
      <w:r w:rsidR="00CF10D0">
        <w:t>region</w:t>
      </w:r>
      <w:r w:rsidR="00EC7E09">
        <w:t xml:space="preserve"> or subregion were weighted</w:t>
      </w:r>
      <w:r w:rsidR="00033C10">
        <w:t xml:space="preserve"> by </w:t>
      </w:r>
      <w:r w:rsidR="00EC7E09">
        <w:t>their</w:t>
      </w:r>
      <w:r w:rsidR="00033C10">
        <w:t xml:space="preserve"> population proportion in that overall region</w:t>
      </w:r>
      <w:r w:rsidR="00EC7E09">
        <w:t xml:space="preserve"> or subregion</w:t>
      </w:r>
      <w:r w:rsidR="00033C10">
        <w:t>.</w:t>
      </w:r>
      <w:r w:rsidR="00E75D58">
        <w:t xml:space="preserve"> </w:t>
      </w:r>
      <w:r w:rsidR="000A2DED">
        <w:t xml:space="preserve">There was no clear increasing or decreasing secular trend in visits across years (Figure </w:t>
      </w:r>
      <w:r w:rsidR="002E3929">
        <w:t>1</w:t>
      </w:r>
      <w:r w:rsidR="000A2DED">
        <w:t xml:space="preserve">), and thus </w:t>
      </w:r>
      <w:r w:rsidR="003D249B">
        <w:t>visits</w:t>
      </w:r>
      <w:r w:rsidR="00E75D58">
        <w:t xml:space="preserve"> were averaged across all </w:t>
      </w:r>
      <w:commentRangeStart w:id="10"/>
      <w:r w:rsidR="00E75D58">
        <w:t>9 years of observation and 95% confidence intervals were calculated based on a normal distribution</w:t>
      </w:r>
      <w:commentRangeEnd w:id="10"/>
      <w:r w:rsidR="00E75D58">
        <w:rPr>
          <w:rStyle w:val="CommentReference"/>
        </w:rPr>
        <w:commentReference w:id="10"/>
      </w:r>
      <w:r w:rsidR="00E75D58">
        <w:t xml:space="preserve">. </w:t>
      </w:r>
    </w:p>
    <w:p w14:paraId="322CD47F" w14:textId="77777777" w:rsidR="00E37E7B" w:rsidRDefault="00E37E7B"/>
    <w:p w14:paraId="158923EE" w14:textId="662F2590" w:rsidR="00354A11" w:rsidRPr="003A738E" w:rsidRDefault="0094581F" w:rsidP="007D12F8">
      <w:pPr>
        <w:rPr>
          <w:b/>
          <w:bCs/>
        </w:rPr>
      </w:pPr>
      <w:r>
        <w:rPr>
          <w:b/>
          <w:bCs/>
        </w:rPr>
        <w:t>Statistical Analyses</w:t>
      </w:r>
    </w:p>
    <w:p w14:paraId="3FD64A07" w14:textId="27AC3C11" w:rsidR="007D12F8" w:rsidRDefault="007D12F8" w:rsidP="007D12F8">
      <w:pPr>
        <w:rPr>
          <w:i/>
          <w:iCs/>
        </w:rPr>
      </w:pPr>
      <w:r>
        <w:rPr>
          <w:i/>
          <w:iCs/>
        </w:rPr>
        <w:t xml:space="preserve">Regional Significance </w:t>
      </w:r>
      <w:commentRangeStart w:id="11"/>
      <w:r>
        <w:rPr>
          <w:i/>
          <w:iCs/>
        </w:rPr>
        <w:t>Testing</w:t>
      </w:r>
      <w:commentRangeEnd w:id="11"/>
      <w:r w:rsidR="00AE1794">
        <w:rPr>
          <w:rStyle w:val="CommentReference"/>
        </w:rPr>
        <w:commentReference w:id="11"/>
      </w:r>
    </w:p>
    <w:p w14:paraId="22EB8191" w14:textId="68C07FA2" w:rsidR="007D12F8" w:rsidRDefault="003740A9">
      <w:r>
        <w:t>Yearly visits per member in each region were compared against all other regions using Welch’s two sample t-test (Figure 1</w:t>
      </w:r>
      <w:r w:rsidR="00FE4612">
        <w:t>, Figures S2 and S3</w:t>
      </w:r>
      <w:r>
        <w:t>). In the seasonal analysis, v</w:t>
      </w:r>
      <w:r w:rsidR="00814D91">
        <w:t>isits in each region and month were compared to all other regions in that month using Welch’s two sample t-test (see Figure S</w:t>
      </w:r>
      <w:r w:rsidR="00C04648">
        <w:t>4</w:t>
      </w:r>
      <w:r w:rsidR="00F321CB">
        <w:t xml:space="preserve">) </w:t>
      </w:r>
      <w:r w:rsidR="008D6C73">
        <w:t>to compare values in each region</w:t>
      </w:r>
      <w:r w:rsidR="00F64698">
        <w:t xml:space="preserve"> and month</w:t>
      </w:r>
      <w:r w:rsidR="008D6C73">
        <w:t xml:space="preserve"> </w:t>
      </w:r>
      <w:r w:rsidR="00F64698">
        <w:t>using all</w:t>
      </w:r>
      <w:r w:rsidR="008D6C73">
        <w:t xml:space="preserve"> 9 years of observation</w:t>
      </w:r>
      <w:r w:rsidR="00774CA6">
        <w:t xml:space="preserve">. Statistical </w:t>
      </w:r>
      <w:r w:rsidR="008D6C73">
        <w:t>significance</w:t>
      </w:r>
      <w:r w:rsidR="00774CA6">
        <w:t xml:space="preserve"> was determined based on a significance level of 0.05 corrected for multiple hypothesis testing using the Bonferroni correction. </w:t>
      </w:r>
    </w:p>
    <w:p w14:paraId="449DAB8E" w14:textId="77777777" w:rsidR="00771374" w:rsidRPr="00771374" w:rsidRDefault="00771374"/>
    <w:p w14:paraId="3B5906C0" w14:textId="5E7BFB5E" w:rsidR="0094581F" w:rsidRPr="0094581F" w:rsidRDefault="0094581F">
      <w:pPr>
        <w:rPr>
          <w:i/>
          <w:iCs/>
        </w:rPr>
      </w:pPr>
      <w:r>
        <w:rPr>
          <w:i/>
          <w:iCs/>
        </w:rPr>
        <w:t>Seasonal Modeling</w:t>
      </w:r>
    </w:p>
    <w:p w14:paraId="69931C82" w14:textId="671E440A" w:rsidR="00BE2C85" w:rsidRDefault="00BE2C85">
      <w:r>
        <w:t xml:space="preserve">To characterize the seasonality in GAS pharyngitis visit trends by state or </w:t>
      </w:r>
      <w:r w:rsidR="000403AB">
        <w:t>region</w:t>
      </w:r>
      <w:r>
        <w:t xml:space="preserve">, data from </w:t>
      </w:r>
      <w:r w:rsidR="003D58E8">
        <w:t>the</w:t>
      </w:r>
      <w:r>
        <w:t xml:space="preserve"> 9 years of observation were fit to sinusoids using nonlinear least squares regression. Trends were fit to the following sinusoid</w:t>
      </w:r>
      <w:r w:rsidR="00E21410">
        <w:t xml:space="preserve"> e</w:t>
      </w:r>
      <w:r w:rsidR="00F559D9">
        <w:t>quation</w:t>
      </w:r>
      <w:r>
        <w:t>:</w:t>
      </w:r>
    </w:p>
    <w:p w14:paraId="08ED37A8" w14:textId="7196CBF5" w:rsidR="00BE2C85" w:rsidRPr="00BE2C85" w:rsidRDefault="00000000" w:rsidP="00BE2C85">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e>
                  </m:d>
                </m:e>
              </m:d>
            </m:e>
          </m:func>
          <m:r>
            <w:rPr>
              <w:rFonts w:ascii="Cambria Math" w:hAnsi="Cambria Math"/>
            </w:rPr>
            <m:t xml:space="preserve">+ </m:t>
          </m:r>
          <m:sSub>
            <m:sSubPr>
              <m:ctrlPr>
                <w:rPr>
                  <w:rFonts w:ascii="Cambria Math" w:hAnsi="Cambria Math"/>
                  <w:i/>
                </w:rPr>
              </m:ctrlPr>
            </m:sSubPr>
            <m:e>
              <m:r>
                <w:rPr>
                  <w:rFonts w:ascii="Cambria Math" w:hAnsi="Cambria Math"/>
                </w:rPr>
                <m:t>ο</m:t>
              </m:r>
            </m:e>
            <m:sub>
              <m:r>
                <w:rPr>
                  <w:rFonts w:ascii="Cambria Math" w:hAnsi="Cambria Math"/>
                </w:rPr>
                <m:t>i</m:t>
              </m:r>
            </m:sub>
          </m:sSub>
        </m:oMath>
      </m:oMathPara>
    </w:p>
    <w:p w14:paraId="24BCCC34" w14:textId="48351D5F" w:rsidR="00E37E7B" w:rsidRDefault="00BE2C85">
      <w:pPr>
        <w:rPr>
          <w:rFonts w:eastAsiaTheme="minorEastAsia"/>
        </w:rPr>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3D58E8">
        <w:rPr>
          <w:rFonts w:eastAsiaTheme="minorEastAsia"/>
        </w:rPr>
        <w:t xml:space="preserve"> </w:t>
      </w:r>
      <w:r w:rsidR="004539AB">
        <w:t>was</w:t>
      </w:r>
      <w:r>
        <w:t xml:space="preserve"> the number of visits per thousand members</w:t>
      </w:r>
      <w:r w:rsidR="003D58E8">
        <w:t xml:space="preserve"> in a particular state or region</w:t>
      </w:r>
      <w:r w:rsidR="00A05A33">
        <w:t xml:space="preserve">, </w:t>
      </w:r>
      <w:proofErr w:type="spellStart"/>
      <w:r w:rsidR="00A05A33">
        <w:rPr>
          <w:i/>
          <w:iCs/>
        </w:rPr>
        <w:t>i</w:t>
      </w:r>
      <w:proofErr w:type="spellEnd"/>
      <w:r w:rsidR="00A05A33">
        <w:t xml:space="preserve"> </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w:t>
      </w:r>
      <w:r w:rsidR="004539AB">
        <w:t>was</w:t>
      </w:r>
      <w:r>
        <w:t xml:space="preserve"> the amplitude (distance from peak to </w:t>
      </w:r>
      <w:r w:rsidR="00F111FD">
        <w:t>baseline</w:t>
      </w:r>
      <w:r>
        <w:t>)</w:t>
      </w:r>
      <w:r w:rsidR="003D58E8">
        <w:t xml:space="preserve"> for </w:t>
      </w:r>
      <w:r w:rsidR="00A05A33">
        <w:t xml:space="preserve">state/region </w:t>
      </w:r>
      <w:proofErr w:type="spellStart"/>
      <w:r w:rsidR="00A05A33">
        <w:rPr>
          <w:i/>
          <w:iCs/>
        </w:rPr>
        <w:t>i</w:t>
      </w:r>
      <w:proofErr w:type="spellEnd"/>
      <w:r>
        <w:t xml:space="preserve">, </w:t>
      </w:r>
      <m:oMath>
        <m:r>
          <w:rPr>
            <w:rFonts w:ascii="Cambria Math" w:hAnsi="Cambria Math"/>
          </w:rPr>
          <m:t>ω</m:t>
        </m:r>
      </m:oMath>
      <w:r>
        <w:rPr>
          <w:rFonts w:eastAsiaTheme="minorEastAsia"/>
        </w:rPr>
        <w:t xml:space="preserve"> </w:t>
      </w:r>
      <w:r w:rsidR="004539AB">
        <w:rPr>
          <w:rFonts w:eastAsiaTheme="minorEastAsia"/>
        </w:rPr>
        <w:t>was</w:t>
      </w:r>
      <w:r>
        <w:rPr>
          <w:rFonts w:eastAsiaTheme="minorEastAsia"/>
        </w:rPr>
        <w:t xml:space="preserve"> the period,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Pr>
          <w:rFonts w:eastAsiaTheme="minorEastAsia"/>
        </w:rPr>
        <w:t xml:space="preserve"> </w:t>
      </w:r>
      <w:r w:rsidR="004539AB">
        <w:rPr>
          <w:rFonts w:eastAsiaTheme="minorEastAsia"/>
        </w:rPr>
        <w:t>was</w:t>
      </w:r>
      <w:r>
        <w:rPr>
          <w:rFonts w:eastAsiaTheme="minorEastAsia"/>
        </w:rPr>
        <w:t xml:space="preserve"> </w:t>
      </w:r>
      <w:r w:rsidR="003D58E8">
        <w:rPr>
          <w:rFonts w:eastAsiaTheme="minorEastAsia"/>
        </w:rPr>
        <w:t xml:space="preserve">the </w:t>
      </w:r>
      <w:r>
        <w:rPr>
          <w:rFonts w:eastAsiaTheme="minorEastAsia"/>
        </w:rPr>
        <w:t>month</w:t>
      </w:r>
      <w:r w:rsidR="003D58E8">
        <w:rPr>
          <w:rFonts w:eastAsiaTheme="minorEastAsia"/>
        </w:rPr>
        <w:t xml:space="preserve"> of observation</w:t>
      </w:r>
      <w:r w:rsidR="00A05A33">
        <w:rPr>
          <w:rFonts w:eastAsiaTheme="minorEastAsia"/>
        </w:rPr>
        <w:t xml:space="preserve"> </w:t>
      </w:r>
      <w:r w:rsidR="00A05A33">
        <w:rPr>
          <w:rFonts w:eastAsiaTheme="minorEastAsia"/>
          <w:i/>
          <w:iCs/>
        </w:rPr>
        <w:t>j</w:t>
      </w:r>
      <w:r w:rsidR="003D58E8">
        <w:rPr>
          <w:rFonts w:eastAsiaTheme="minorEastAsia"/>
        </w:rPr>
        <w:t xml:space="preserve"> from 1-12</w:t>
      </w:r>
      <w:r>
        <w:rPr>
          <w:rFonts w:eastAsiaTheme="minorEastAsia"/>
        </w:rPr>
        <w:t xml:space="preserve">, </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Pr>
          <w:rFonts w:eastAsiaTheme="minorEastAsia"/>
        </w:rPr>
        <w:t xml:space="preserve"> </w:t>
      </w:r>
      <w:r w:rsidR="004539AB">
        <w:rPr>
          <w:rFonts w:eastAsiaTheme="minorEastAsia"/>
        </w:rPr>
        <w:t>was</w:t>
      </w:r>
      <w:r>
        <w:rPr>
          <w:rFonts w:eastAsiaTheme="minorEastAsia"/>
        </w:rPr>
        <w:t xml:space="preserve"> </w:t>
      </w:r>
      <w:r w:rsidR="003D58E8">
        <w:rPr>
          <w:rFonts w:eastAsiaTheme="minorEastAsia"/>
        </w:rPr>
        <w:t xml:space="preserve">the </w:t>
      </w:r>
      <w:r>
        <w:rPr>
          <w:rFonts w:eastAsiaTheme="minorEastAsia"/>
        </w:rPr>
        <w:t xml:space="preserve">phase, and </w:t>
      </w:r>
      <m:oMath>
        <m:sSub>
          <m:sSubPr>
            <m:ctrlPr>
              <w:rPr>
                <w:rFonts w:ascii="Cambria Math" w:hAnsi="Cambria Math"/>
                <w:i/>
              </w:rPr>
            </m:ctrlPr>
          </m:sSubPr>
          <m:e>
            <m:r>
              <w:rPr>
                <w:rFonts w:ascii="Cambria Math" w:hAnsi="Cambria Math"/>
              </w:rPr>
              <m:t>ο</m:t>
            </m:r>
          </m:e>
          <m:sub>
            <m:r>
              <w:rPr>
                <w:rFonts w:ascii="Cambria Math" w:hAnsi="Cambria Math"/>
              </w:rPr>
              <m:t>i</m:t>
            </m:r>
          </m:sub>
        </m:sSub>
      </m:oMath>
      <w:r>
        <w:rPr>
          <w:rFonts w:eastAsiaTheme="minorEastAsia"/>
        </w:rPr>
        <w:t xml:space="preserve"> </w:t>
      </w:r>
      <w:r w:rsidR="004539AB">
        <w:rPr>
          <w:rFonts w:eastAsiaTheme="minorEastAsia"/>
        </w:rPr>
        <w:t>was</w:t>
      </w:r>
      <w:r>
        <w:rPr>
          <w:rFonts w:eastAsiaTheme="minorEastAsia"/>
        </w:rPr>
        <w:t xml:space="preserve"> offset.</w:t>
      </w:r>
      <w:r w:rsidR="00234845" w:rsidRPr="00234845">
        <w:rPr>
          <w:rFonts w:ascii="Cambria Math" w:hAnsi="Cambria Math"/>
          <w:i/>
        </w:rPr>
        <w:t xml:space="preserve"> </w:t>
      </w:r>
      <m:oMath>
        <m:r>
          <w:rPr>
            <w:rFonts w:ascii="Cambria Math" w:hAnsi="Cambria Math"/>
          </w:rPr>
          <m:t>ω</m:t>
        </m:r>
      </m:oMath>
      <w:r w:rsidR="00234845">
        <w:rPr>
          <w:rFonts w:eastAsiaTheme="minorEastAsia"/>
        </w:rPr>
        <w:t xml:space="preserve"> was fixed at</w:t>
      </w:r>
      <w:r w:rsidR="004539AB">
        <w:rPr>
          <w:rFonts w:eastAsiaTheme="minorEastAsia"/>
        </w:rPr>
        <w:t xml:space="preserve"> </w:t>
      </w:r>
      <w:r w:rsidR="00234845">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12</m:t>
            </m:r>
          </m:den>
        </m:f>
      </m:oMath>
      <w:r w:rsidR="00234845">
        <w:rPr>
          <w:rFonts w:eastAsiaTheme="minorEastAsia"/>
        </w:rPr>
        <w:t xml:space="preserve">.  Starting parameters for amplitude, phase, and offset were </w:t>
      </w:r>
      <w:r w:rsidR="00AB4230">
        <w:rPr>
          <w:rFonts w:eastAsiaTheme="minorEastAsia"/>
        </w:rPr>
        <w:t xml:space="preserve">estimated </w:t>
      </w:r>
      <w:r w:rsidR="00234845">
        <w:rPr>
          <w:rFonts w:eastAsiaTheme="minorEastAsia"/>
        </w:rPr>
        <w:t>and then optimized during the individual fitting processes.</w:t>
      </w:r>
      <w:r>
        <w:rPr>
          <w:rFonts w:eastAsiaTheme="minorEastAsia"/>
        </w:rPr>
        <w:t xml:space="preserve"> </w:t>
      </w:r>
      <w:r w:rsidR="002C3A9E">
        <w:rPr>
          <w:rFonts w:eastAsiaTheme="minorEastAsia"/>
        </w:rPr>
        <w:t>Starting a</w:t>
      </w:r>
      <w:r>
        <w:rPr>
          <w:rFonts w:eastAsiaTheme="minorEastAsia"/>
        </w:rPr>
        <w:t>mplitude was estimated</w:t>
      </w:r>
      <w:r w:rsidR="00F111FD">
        <w:rPr>
          <w:rFonts w:eastAsiaTheme="minorEastAsia"/>
        </w:rPr>
        <w:t xml:space="preserve"> by calculating</w:t>
      </w:r>
      <w:r w:rsidR="002C3A9E">
        <w:rPr>
          <w:rFonts w:eastAsiaTheme="minorEastAsia"/>
        </w:rPr>
        <w:t xml:space="preserve"> one half of the distance from the average maximum to minimum</w:t>
      </w:r>
      <w:r w:rsidR="00CB7B3E">
        <w:rPr>
          <w:rFonts w:eastAsiaTheme="minorEastAsia"/>
        </w:rPr>
        <w:t xml:space="preserve"> number of visits in the entire dataset</w:t>
      </w:r>
      <w:r w:rsidR="002C3A9E">
        <w:rPr>
          <w:rFonts w:eastAsiaTheme="minorEastAsia"/>
        </w:rPr>
        <w:t xml:space="preserve">. Starting phase was calculated as the average month during which the maximum number of visits occurred. Starting offset was calculated as the mean number of visits throughout the year. </w:t>
      </w:r>
      <w:r w:rsidR="00862082">
        <w:rPr>
          <w:rFonts w:eastAsiaTheme="minorEastAsia"/>
        </w:rPr>
        <w:t xml:space="preserve"> </w:t>
      </w:r>
    </w:p>
    <w:p w14:paraId="75419BFF" w14:textId="77777777" w:rsidR="00606E49" w:rsidRDefault="00606E49">
      <w:pPr>
        <w:rPr>
          <w:rFonts w:eastAsiaTheme="minorEastAsia"/>
        </w:rPr>
      </w:pPr>
    </w:p>
    <w:p w14:paraId="3ABD8670" w14:textId="450ADAA0" w:rsidR="00606E49" w:rsidRPr="00BE2C85" w:rsidRDefault="003D249B">
      <w:r>
        <w:t>The phase of sinusoid</w:t>
      </w:r>
      <w:r w:rsidR="00BD1762">
        <w:t>al</w:t>
      </w:r>
      <w:r>
        <w:t xml:space="preserve"> fit</w:t>
      </w:r>
      <w:r w:rsidR="000A62B7">
        <w:t>s</w:t>
      </w:r>
      <w:r>
        <w:t xml:space="preserve"> represents the month during which the peak in visits occur</w:t>
      </w:r>
      <w:r w:rsidR="000A62B7">
        <w:t>red</w:t>
      </w:r>
      <w:r>
        <w:t>, which is 6 months before and after the month with the minimum number of visits</w:t>
      </w:r>
      <w:r w:rsidR="003D58E8">
        <w:t xml:space="preserve"> according to sinusoid structure</w:t>
      </w:r>
      <w:r>
        <w:t xml:space="preserve">. </w:t>
      </w:r>
      <w:r w:rsidR="00D75ACA">
        <w:t xml:space="preserve">The data specify the month of the visit as an integer from 1-12 representing the month (January-December) during which the visit took place. </w:t>
      </w:r>
      <w:r>
        <w:t xml:space="preserve">Because the sinusoidal fitting process can result in phases &lt;0 or &gt;12, calculated phases were corrected to fall within the </w:t>
      </w:r>
      <w:commentRangeStart w:id="12"/>
      <w:commentRangeStart w:id="13"/>
      <w:r>
        <w:t xml:space="preserve">0-12 range by dividing all phases by 12 </w:t>
      </w:r>
      <w:commentRangeEnd w:id="12"/>
      <w:r w:rsidR="00683790">
        <w:rPr>
          <w:rStyle w:val="CommentReference"/>
        </w:rPr>
        <w:commentReference w:id="12"/>
      </w:r>
      <w:commentRangeEnd w:id="13"/>
      <w:r w:rsidR="00A05A33">
        <w:rPr>
          <w:rStyle w:val="CommentReference"/>
        </w:rPr>
        <w:commentReference w:id="13"/>
      </w:r>
      <w:r>
        <w:t>and taking the remainder of this division</w:t>
      </w:r>
      <w:r w:rsidR="00BD1762">
        <w:t xml:space="preserve"> (applying the modulus function)</w:t>
      </w:r>
      <w:r>
        <w:t>.</w:t>
      </w:r>
      <w:r w:rsidR="00D75ACA">
        <w:t xml:space="preserve"> Taking each integer value to be the first day of the specified month (</w:t>
      </w:r>
      <w:proofErr w:type="gramStart"/>
      <w:r w:rsidR="00D75ACA">
        <w:t>e.g.</w:t>
      </w:r>
      <w:proofErr w:type="gramEnd"/>
      <w:r w:rsidR="00D75ACA">
        <w:t xml:space="preserve"> 1 is January 1</w:t>
      </w:r>
      <w:r w:rsidR="00D75ACA" w:rsidRPr="00D75ACA">
        <w:rPr>
          <w:vertAlign w:val="superscript"/>
        </w:rPr>
        <w:t>st</w:t>
      </w:r>
      <w:r w:rsidR="00D75ACA">
        <w:t xml:space="preserve">), the final corrected phases fall between 0-11.99 where 0 is the first day of December and 11.99 is the last day of November. </w:t>
      </w:r>
      <w:r>
        <w:t xml:space="preserve">The sinusoidal fitting process can also result in negative amplitudes, </w:t>
      </w:r>
      <w:commentRangeStart w:id="14"/>
      <w:r>
        <w:t xml:space="preserve">which </w:t>
      </w:r>
      <w:r w:rsidR="00BD1762">
        <w:t>effectively shifts the</w:t>
      </w:r>
      <w:r>
        <w:t xml:space="preserve"> phase</w:t>
      </w:r>
      <w:r w:rsidR="00BD1762">
        <w:t xml:space="preserve"> of the</w:t>
      </w:r>
      <w:r w:rsidR="003D58E8">
        <w:t xml:space="preserve"> corresponding</w:t>
      </w:r>
      <w:r w:rsidR="00BD1762">
        <w:t xml:space="preserve"> positive</w:t>
      </w:r>
      <w:r w:rsidR="00146849">
        <w:t>-</w:t>
      </w:r>
      <w:r w:rsidR="00BD1762">
        <w:t>amplitude sinusoid</w:t>
      </w:r>
      <w:r>
        <w:t xml:space="preserve"> by 6 months. None of the amplitude estimates included in the final analysis were negative. </w:t>
      </w:r>
      <w:commentRangeEnd w:id="14"/>
      <w:r>
        <w:rPr>
          <w:rStyle w:val="CommentReference"/>
        </w:rPr>
        <w:commentReference w:id="14"/>
      </w:r>
    </w:p>
    <w:p w14:paraId="6FA22592" w14:textId="77777777" w:rsidR="00E37E7B" w:rsidRDefault="00E37E7B">
      <w:pPr>
        <w:rPr>
          <w:b/>
          <w:bCs/>
        </w:rPr>
      </w:pPr>
    </w:p>
    <w:p w14:paraId="2C2F28B6" w14:textId="03F83FFD" w:rsidR="00D067BE" w:rsidRDefault="00431522">
      <w:r>
        <w:t xml:space="preserve">95% confidence intervals </w:t>
      </w:r>
      <w:r w:rsidR="0068661D">
        <w:t xml:space="preserve">for sinusoidal predictions </w:t>
      </w:r>
      <w:r>
        <w:t>were calculated via bootstrapping. 1000 samples were drawn from a normal distribution centered around each of the 3 fitted sinusoid parameters (amplitude, phase, and offset) with the standard error estimated by the model</w:t>
      </w:r>
      <w:r w:rsidR="00BD1762">
        <w:t xml:space="preserve"> for each parameter</w:t>
      </w:r>
      <w:r>
        <w:t xml:space="preserve">. Sinusoids were predicted using </w:t>
      </w:r>
      <w:r w:rsidR="00B2573F">
        <w:t>each of the 1000 sets of 3</w:t>
      </w:r>
      <w:r>
        <w:t xml:space="preserve"> bootstrapped parameters, and values were selected for each month that represented the 2.5</w:t>
      </w:r>
      <w:r w:rsidRPr="00431522">
        <w:rPr>
          <w:vertAlign w:val="superscript"/>
        </w:rPr>
        <w:t>th</w:t>
      </w:r>
      <w:r>
        <w:t xml:space="preserve"> and 97.5</w:t>
      </w:r>
      <w:r w:rsidRPr="00431522">
        <w:rPr>
          <w:vertAlign w:val="superscript"/>
        </w:rPr>
        <w:t>th</w:t>
      </w:r>
      <w:r>
        <w:t xml:space="preserve"> quantiles. </w:t>
      </w:r>
    </w:p>
    <w:p w14:paraId="438D5FA5" w14:textId="46CAB53A" w:rsidR="00E37E7B" w:rsidRDefault="00E37E7B">
      <w:pPr>
        <w:rPr>
          <w:b/>
          <w:bCs/>
        </w:rPr>
      </w:pPr>
    </w:p>
    <w:p w14:paraId="56648F92" w14:textId="1E8F1AFF" w:rsidR="003608CC" w:rsidRDefault="00B10F33">
      <w:pPr>
        <w:rPr>
          <w:b/>
          <w:bCs/>
        </w:rPr>
      </w:pPr>
      <w:r>
        <w:rPr>
          <w:b/>
          <w:bCs/>
        </w:rPr>
        <w:t>RESULTS</w:t>
      </w:r>
    </w:p>
    <w:p w14:paraId="2CA83C42" w14:textId="68A1ABAD" w:rsidR="00683790" w:rsidRDefault="005B7E5A">
      <w:r>
        <w:t>To determine whether visits for GAS pharyngitis were different across the 4 census regions</w:t>
      </w:r>
      <w:r w:rsidR="00A05A33">
        <w:t xml:space="preserve"> (Midwest, Northeast, South, West)</w:t>
      </w:r>
      <w:r>
        <w:t>, visits were calculated in each region</w:t>
      </w:r>
      <w:r w:rsidR="00BA26A5">
        <w:t xml:space="preserve"> </w:t>
      </w:r>
      <w:r>
        <w:t xml:space="preserve">(Figure 1). </w:t>
      </w:r>
      <w:r w:rsidR="009E6E7C">
        <w:t xml:space="preserve">The South, and particularly the East South Central and West </w:t>
      </w:r>
      <w:proofErr w:type="gramStart"/>
      <w:r w:rsidR="009E6E7C">
        <w:t>South Central</w:t>
      </w:r>
      <w:proofErr w:type="gramEnd"/>
      <w:r w:rsidR="009E6E7C">
        <w:t xml:space="preserve"> subregions, had more average </w:t>
      </w:r>
      <w:r w:rsidR="00A05A33">
        <w:t xml:space="preserve">yearly </w:t>
      </w:r>
      <w:r w:rsidR="009E6E7C">
        <w:t>visits per 1000 members compared to other regions</w:t>
      </w:r>
      <w:r w:rsidR="00BA26A5">
        <w:t xml:space="preserve"> (Figure S3)</w:t>
      </w:r>
      <w:r w:rsidR="009E6E7C">
        <w:t xml:space="preserve">. The West, and particularly the Pacific West, had fewer average </w:t>
      </w:r>
      <w:r w:rsidR="00A05A33">
        <w:t xml:space="preserve">yearly </w:t>
      </w:r>
      <w:r w:rsidR="009E6E7C">
        <w:t xml:space="preserve">visits per 1000 members compared to other regions. </w:t>
      </w:r>
      <w:r w:rsidR="00335BA4">
        <w:t>These relative trends were stable over the 9-year observation period.</w:t>
      </w:r>
      <w:r w:rsidR="00E6593F">
        <w:t xml:space="preserve"> </w:t>
      </w:r>
      <w:r w:rsidR="00B727F6">
        <w:t xml:space="preserve">The South had an average of 39.11 </w:t>
      </w:r>
      <w:r w:rsidR="006560A0">
        <w:t>(95% CI: 36.21-42.01)</w:t>
      </w:r>
      <w:r w:rsidR="006560A0">
        <w:t xml:space="preserve"> </w:t>
      </w:r>
      <w:r w:rsidR="00B727F6">
        <w:t>visits per 1000 members each year</w:t>
      </w:r>
      <w:r w:rsidR="006560A0">
        <w:t>,</w:t>
      </w:r>
      <w:r w:rsidR="00B727F6">
        <w:t xml:space="preserve"> the Midwest had an average of 29.45 </w:t>
      </w:r>
      <w:r w:rsidR="006560A0">
        <w:t>(95% CI: 26.78-32.11)</w:t>
      </w:r>
      <w:r w:rsidR="006560A0">
        <w:t xml:space="preserve"> </w:t>
      </w:r>
      <w:r w:rsidR="00B727F6">
        <w:t>visits per 1000 members each year, the Northeast had an average of 29.32</w:t>
      </w:r>
      <w:r w:rsidR="006560A0">
        <w:t xml:space="preserve"> </w:t>
      </w:r>
      <w:r w:rsidR="006560A0">
        <w:t>(95% CI: 27.04-31.61)</w:t>
      </w:r>
      <w:r w:rsidR="00B727F6">
        <w:t xml:space="preserve"> visits per 1000 members each year, and the West had an average of 17.63</w:t>
      </w:r>
      <w:r w:rsidR="006560A0">
        <w:t xml:space="preserve"> </w:t>
      </w:r>
      <w:r w:rsidR="006560A0">
        <w:t>(95% CI: 16.76-18.49)</w:t>
      </w:r>
      <w:r w:rsidR="00B727F6">
        <w:t xml:space="preserve"> visits per 1000 members each year. </w:t>
      </w:r>
      <w:r w:rsidR="007F68E7">
        <w:t xml:space="preserve">At a subregional level, the East </w:t>
      </w:r>
      <w:proofErr w:type="gramStart"/>
      <w:r w:rsidR="007F68E7">
        <w:t>South Central</w:t>
      </w:r>
      <w:proofErr w:type="gramEnd"/>
      <w:r w:rsidR="007F68E7">
        <w:t xml:space="preserve"> region had an average of 48.38</w:t>
      </w:r>
      <w:r w:rsidR="006560A0">
        <w:t xml:space="preserve"> </w:t>
      </w:r>
      <w:r w:rsidR="006560A0">
        <w:t xml:space="preserve">(95% CI: 42.40-53.37) </w:t>
      </w:r>
      <w:r w:rsidR="007F68E7">
        <w:t>visits per 1000 members per year while the Pacific West had an average of 12.39</w:t>
      </w:r>
      <w:r w:rsidR="006560A0">
        <w:t xml:space="preserve"> </w:t>
      </w:r>
      <w:r w:rsidR="006560A0">
        <w:t>(95% CI: 11.57-13.22)</w:t>
      </w:r>
      <w:r w:rsidR="007F68E7">
        <w:t xml:space="preserve"> visits per 1000 members per year. </w:t>
      </w:r>
      <w:r w:rsidR="0019724B">
        <w:t>Visits</w:t>
      </w:r>
      <w:r w:rsidR="00E36E81">
        <w:t xml:space="preserve"> in</w:t>
      </w:r>
      <w:r w:rsidR="0019724B">
        <w:t xml:space="preserve"> the</w:t>
      </w:r>
      <w:r w:rsidR="00E36E81">
        <w:t xml:space="preserve"> South and the West were both statistically significantly different from all other regions (Figure </w:t>
      </w:r>
      <w:r w:rsidR="006560A0">
        <w:t>S2</w:t>
      </w:r>
      <w:r w:rsidR="00E36E81">
        <w:t>)</w:t>
      </w:r>
      <w:r w:rsidR="009B1352">
        <w:t xml:space="preserve">, and only the Northeast-Midwest region comparison was not </w:t>
      </w:r>
      <w:r w:rsidR="003E1C20">
        <w:t>significant</w:t>
      </w:r>
      <w:r w:rsidR="009B1352">
        <w:t xml:space="preserve">. </w:t>
      </w:r>
    </w:p>
    <w:p w14:paraId="77BC9F4D" w14:textId="77777777" w:rsidR="005B7E5A" w:rsidRDefault="005B7E5A"/>
    <w:p w14:paraId="2A494088" w14:textId="23C4B7A9" w:rsidR="00862082" w:rsidRDefault="005B7E5A">
      <w:r>
        <w:t xml:space="preserve">To determine whether </w:t>
      </w:r>
      <w:r w:rsidR="00C10002">
        <w:t xml:space="preserve">these regional trends varied </w:t>
      </w:r>
      <w:r w:rsidR="003C384C">
        <w:t>seasonally</w:t>
      </w:r>
      <w:r w:rsidR="00C10002">
        <w:t xml:space="preserve">, monthly visits were calculated. </w:t>
      </w:r>
      <w:r w:rsidR="00D43110">
        <w:t xml:space="preserve">GAS pharyngitis visits </w:t>
      </w:r>
      <w:r w:rsidR="004E4487">
        <w:t>were</w:t>
      </w:r>
      <w:r w:rsidR="00D43110">
        <w:t xml:space="preserve"> more common in the winter months, with </w:t>
      </w:r>
      <w:r w:rsidR="004E4487">
        <w:t xml:space="preserve">visits nadiring in the summer months before beginning </w:t>
      </w:r>
      <w:r w:rsidR="00F22519">
        <w:t>the</w:t>
      </w:r>
      <w:r w:rsidR="004E4487">
        <w:t xml:space="preserve"> winter rise </w:t>
      </w:r>
      <w:r w:rsidR="00731BC0">
        <w:t xml:space="preserve">at the beginning of autumn </w:t>
      </w:r>
      <w:r w:rsidR="004E4487">
        <w:t>and peaking in the first few months of the year</w:t>
      </w:r>
      <w:r w:rsidR="0068661D">
        <w:t xml:space="preserve"> </w:t>
      </w:r>
      <w:r w:rsidR="004E4487">
        <w:t xml:space="preserve">(Figure </w:t>
      </w:r>
      <w:r w:rsidR="00C10002">
        <w:t>2</w:t>
      </w:r>
      <w:r w:rsidR="004E4487">
        <w:t>)</w:t>
      </w:r>
      <w:r w:rsidR="005D5D9B">
        <w:t>.</w:t>
      </w:r>
      <w:r w:rsidR="004E4487">
        <w:t xml:space="preserve"> For example, in </w:t>
      </w:r>
      <w:r w:rsidR="00BC644B">
        <w:t>the South</w:t>
      </w:r>
      <w:r w:rsidR="004E4487">
        <w:t xml:space="preserve">, </w:t>
      </w:r>
      <w:r w:rsidR="003608CC">
        <w:t xml:space="preserve">the </w:t>
      </w:r>
      <w:r w:rsidR="00BC644B">
        <w:t>January</w:t>
      </w:r>
      <w:r w:rsidR="003608CC">
        <w:t xml:space="preserve"> </w:t>
      </w:r>
      <w:r w:rsidR="00BC644B">
        <w:t xml:space="preserve">the average was </w:t>
      </w:r>
      <w:r w:rsidR="003608CC">
        <w:t xml:space="preserve">3.78 </w:t>
      </w:r>
      <w:r w:rsidR="00864397">
        <w:t xml:space="preserve">(95% CI: 3.36-4.21) </w:t>
      </w:r>
      <w:r w:rsidR="003608CC">
        <w:t xml:space="preserve">visits per 1000 members while </w:t>
      </w:r>
      <w:r w:rsidR="00BC644B">
        <w:t xml:space="preserve">in July, the average was 1.80 (95% CI: 1.67-1.93) visits per 1000 members. </w:t>
      </w:r>
      <w:r w:rsidR="007F68E7">
        <w:t xml:space="preserve">In the West, the </w:t>
      </w:r>
      <w:r w:rsidR="00AA218B">
        <w:t xml:space="preserve">average visits per 1000 members in </w:t>
      </w:r>
      <w:r w:rsidR="00AA218B">
        <w:lastRenderedPageBreak/>
        <w:t xml:space="preserve">January was 1.76 (95% CI: 1.62-1.90) and in July it was 0.98 (95% CI: 0.93-1.03). </w:t>
      </w:r>
      <w:r w:rsidR="003608CC">
        <w:t xml:space="preserve">Similarly, at a subregional level, </w:t>
      </w:r>
      <w:r w:rsidR="004E4487">
        <w:t xml:space="preserve">the East </w:t>
      </w:r>
      <w:proofErr w:type="gramStart"/>
      <w:r w:rsidR="004E4487">
        <w:t>South Central</w:t>
      </w:r>
      <w:proofErr w:type="gramEnd"/>
      <w:r w:rsidR="004E4487">
        <w:t xml:space="preserve"> region had </w:t>
      </w:r>
      <w:r w:rsidR="000D7001">
        <w:t xml:space="preserve">on average 4.70 (95% CI: 4.13-5.26) visits per 1000 members in January and 1.88 (95% CI: 1.71-2.06) visits per 1000 members in July, while the Pacific West had on average 1.2 (95% CI: 1.09-1.31) visits per 1000 members in January and 0.76 (95% CI: 0.71-0.81) visits per 1000 members in July. Differences between regions were </w:t>
      </w:r>
      <w:r w:rsidR="001A2FAC">
        <w:t>most</w:t>
      </w:r>
      <w:r w:rsidR="000D7001">
        <w:t xml:space="preserve"> pronounced from July through December. </w:t>
      </w:r>
    </w:p>
    <w:p w14:paraId="00078EE4" w14:textId="77777777" w:rsidR="000C6371" w:rsidRDefault="000C6371"/>
    <w:p w14:paraId="6A43ED5D" w14:textId="746A9948" w:rsidR="00862082" w:rsidRDefault="000C6371">
      <w:r>
        <w:t xml:space="preserve">To determine how the timing of GAS pharyngitis peaks varied geographically, visit trends were fit to sinusoids. The phases of the individual state sinusoids, </w:t>
      </w:r>
      <w:r>
        <w:t>which represent the month during which the peak in visits occurred and the relative timing of the rise in visits</w:t>
      </w:r>
      <w:r>
        <w:t>, was plotted (Figure 3</w:t>
      </w:r>
      <w:r w:rsidR="002D4673">
        <w:t>, Figure S8</w:t>
      </w:r>
      <w:r>
        <w:t xml:space="preserve">). </w:t>
      </w:r>
      <w:r w:rsidR="00C4355D">
        <w:t xml:space="preserve">The peak in GAS pharyngitis visits </w:t>
      </w:r>
      <w:r w:rsidR="00A35ACF">
        <w:t>occurred earliest</w:t>
      </w:r>
      <w:r w:rsidR="00C4355D">
        <w:t xml:space="preserve"> in the South and from there radiated outwards to the rest of the country</w:t>
      </w:r>
      <w:r>
        <w:t xml:space="preserve">. </w:t>
      </w:r>
      <w:r w:rsidR="00937FE6">
        <w:t>The states with the earliest phases</w:t>
      </w:r>
      <w:r>
        <w:t xml:space="preserve"> </w:t>
      </w:r>
      <w:r w:rsidR="00225363">
        <w:t>were</w:t>
      </w:r>
      <w:r w:rsidR="00937FE6">
        <w:t xml:space="preserve"> in the East South Central</w:t>
      </w:r>
      <w:r w:rsidR="00735897">
        <w:t xml:space="preserve"> (phase: 1.5</w:t>
      </w:r>
      <w:r w:rsidR="003740A9">
        <w:t>0</w:t>
      </w:r>
      <w:r w:rsidR="00735897">
        <w:t>, 95% CI 1.22-1.79)</w:t>
      </w:r>
      <w:r w:rsidR="00937FE6">
        <w:t xml:space="preserve"> </w:t>
      </w:r>
      <w:r w:rsidR="00735897">
        <w:t xml:space="preserve">and West South Central (phase: 1.49, 95% CI 1.20-1.77) </w:t>
      </w:r>
      <w:r w:rsidR="00937FE6">
        <w:t>subregion</w:t>
      </w:r>
      <w:r w:rsidR="00735897">
        <w:t>s</w:t>
      </w:r>
      <w:r w:rsidR="00C4355D">
        <w:t xml:space="preserve"> (Figure S</w:t>
      </w:r>
      <w:r w:rsidR="002D4673">
        <w:t>6</w:t>
      </w:r>
      <w:r w:rsidR="00C4355D">
        <w:t>)</w:t>
      </w:r>
      <w:r w:rsidR="00F4391C">
        <w:t>, which peaked in January</w:t>
      </w:r>
      <w:r w:rsidR="00AE1794">
        <w:t xml:space="preserve">. </w:t>
      </w:r>
      <w:r w:rsidR="00937FE6">
        <w:t xml:space="preserve">Louisiana (phase: </w:t>
      </w:r>
      <w:r w:rsidR="00735897">
        <w:t xml:space="preserve">0.81, 95% CI 0.41-1.21) </w:t>
      </w:r>
      <w:r w:rsidR="00937FE6">
        <w:t xml:space="preserve">and Mississippi </w:t>
      </w:r>
      <w:r w:rsidR="00735897">
        <w:t xml:space="preserve">(phase: 0.86, 95% CI 0.43-1.3) </w:t>
      </w:r>
      <w:r w:rsidR="00AE1794">
        <w:t xml:space="preserve">peaked particularly early, in </w:t>
      </w:r>
      <w:r w:rsidR="00520D5A">
        <w:t>December</w:t>
      </w:r>
      <w:r w:rsidR="002311FA">
        <w:t xml:space="preserve"> (Table S</w:t>
      </w:r>
      <w:r w:rsidR="0013716E">
        <w:t>4</w:t>
      </w:r>
      <w:r w:rsidR="002311FA">
        <w:t>)</w:t>
      </w:r>
      <w:r w:rsidR="00735897">
        <w:t xml:space="preserve">. The peak in GAS pharyngitis visits then </w:t>
      </w:r>
      <w:r w:rsidR="00934E74">
        <w:t>spread</w:t>
      </w:r>
      <w:r w:rsidR="00735897">
        <w:t xml:space="preserve"> up through the Mountain West</w:t>
      </w:r>
      <w:r w:rsidR="005511E6">
        <w:t xml:space="preserve"> (phase: 1.68, 95% CI 1.49-1.88)</w:t>
      </w:r>
      <w:r w:rsidR="00735897">
        <w:t xml:space="preserve"> and </w:t>
      </w:r>
      <w:r w:rsidR="00A0751F">
        <w:t>peaked</w:t>
      </w:r>
      <w:r w:rsidR="00735897">
        <w:t xml:space="preserve"> latest on the coasts </w:t>
      </w:r>
      <w:r w:rsidR="005511E6">
        <w:t xml:space="preserve">in March (Pacific West phase: 2.35, 95% CI 2.10-2.61; New England phase: 2.62, 95% CI 2.44-2.81). </w:t>
      </w:r>
    </w:p>
    <w:p w14:paraId="37AE680F" w14:textId="77777777" w:rsidR="00D067BE" w:rsidRDefault="00D067BE">
      <w:pPr>
        <w:rPr>
          <w:b/>
          <w:bCs/>
        </w:rPr>
      </w:pPr>
    </w:p>
    <w:p w14:paraId="0C83457E" w14:textId="151692D3" w:rsidR="00B10F33" w:rsidRDefault="00B10F33">
      <w:pPr>
        <w:rPr>
          <w:b/>
          <w:bCs/>
        </w:rPr>
      </w:pPr>
      <w:r>
        <w:rPr>
          <w:b/>
          <w:bCs/>
        </w:rPr>
        <w:t>DISCUSSION</w:t>
      </w:r>
    </w:p>
    <w:p w14:paraId="3023CEF6" w14:textId="7D34DDA7" w:rsidR="00CA5A9D" w:rsidRDefault="00744F26">
      <w:r>
        <w:t xml:space="preserve">Visits for GAS pharyngitis showed distinct spatiotemporal patterns. The South, and particularly the East South Central and West </w:t>
      </w:r>
      <w:proofErr w:type="gramStart"/>
      <w:r>
        <w:t>South Central</w:t>
      </w:r>
      <w:proofErr w:type="gramEnd"/>
      <w:r>
        <w:t xml:space="preserve"> regions, documented more visits than other the other regions throughout the year, and particularly from July to December. The Pacific West subregion documented fewer GAS pharyngitis visits throughout the year. The trend in visits began to rise earliest in the same </w:t>
      </w:r>
      <w:r w:rsidR="00262EDA">
        <w:t>s</w:t>
      </w:r>
      <w:r>
        <w:t xml:space="preserve">outhern subregions with the highest burden of </w:t>
      </w:r>
      <w:r w:rsidR="00C63E25">
        <w:t>disease and</w:t>
      </w:r>
      <w:r>
        <w:t xml:space="preserve"> peaked latest in coastal regions. </w:t>
      </w:r>
      <w:r w:rsidR="00D66E1F">
        <w:t xml:space="preserve">These results indicate that the burden of GAS pharyngitis disease is not evenly distributed across the country, but rather that </w:t>
      </w:r>
      <w:r w:rsidR="00262EDA">
        <w:t>s</w:t>
      </w:r>
      <w:r w:rsidR="00D66E1F">
        <w:t xml:space="preserve">outhern states </w:t>
      </w:r>
      <w:r w:rsidR="000045F0">
        <w:t xml:space="preserve">document more visits. </w:t>
      </w:r>
      <w:r w:rsidR="00C63E25">
        <w:t xml:space="preserve">The yearly trends in visits also indicate that disease burden begins in </w:t>
      </w:r>
      <w:r w:rsidR="00410C8A">
        <w:t>s</w:t>
      </w:r>
      <w:r w:rsidR="00C63E25">
        <w:t>outhern states, particularly in Louisiana and Mississippi, and spreads outward</w:t>
      </w:r>
      <w:r w:rsidR="00064D12">
        <w:t>s</w:t>
      </w:r>
      <w:r w:rsidR="00C63E25">
        <w:t xml:space="preserve"> from there to the rest of the country. This could indicate the progression of environmental conditions or behaviors that promote the spread of GAS pharyngitis, or the spread of the pathogen itself as time progresses. </w:t>
      </w:r>
      <w:r w:rsidR="008878E4">
        <w:t>T</w:t>
      </w:r>
      <w:r w:rsidR="00AA66DC">
        <w:t xml:space="preserve">hese findings also indicate that states that have </w:t>
      </w:r>
      <w:commentRangeStart w:id="15"/>
      <w:r w:rsidR="00AA66DC">
        <w:t xml:space="preserve">earlier peaks have higher disease </w:t>
      </w:r>
      <w:commentRangeEnd w:id="15"/>
      <w:r w:rsidR="00D75ACA">
        <w:rPr>
          <w:rStyle w:val="CommentReference"/>
        </w:rPr>
        <w:commentReference w:id="15"/>
      </w:r>
      <w:r w:rsidR="00AA66DC">
        <w:t xml:space="preserve">burden, which could mean either that the conditions that promote earlier peaks in GAS pharyngitis also lead to more transmission, or that states that have environmental or social conditions more amenable to the spread of GAS pharyngitis serve as a nidus of disease that then </w:t>
      </w:r>
      <w:r w:rsidR="00943181">
        <w:t>expands</w:t>
      </w:r>
      <w:r w:rsidR="00AA66DC">
        <w:t xml:space="preserve"> to the rest of the country. </w:t>
      </w:r>
    </w:p>
    <w:p w14:paraId="20673C59" w14:textId="77777777" w:rsidR="003472DA" w:rsidRDefault="003472DA"/>
    <w:p w14:paraId="443AB82C" w14:textId="66A11CB3" w:rsidR="007A0B32" w:rsidRDefault="00EF7900">
      <w:r>
        <w:t xml:space="preserve">GAS pharyngitis spatiotemporal patterns are </w:t>
      </w:r>
      <w:proofErr w:type="gramStart"/>
      <w:r w:rsidR="00591A5F">
        <w:t>similar</w:t>
      </w:r>
      <w:r w:rsidR="00516CAA">
        <w:t xml:space="preserve"> to</w:t>
      </w:r>
      <w:proofErr w:type="gramEnd"/>
      <w:r>
        <w:t xml:space="preserve"> but subtly different from</w:t>
      </w:r>
      <w:r w:rsidR="00832C9F">
        <w:t xml:space="preserve"> previously described</w:t>
      </w:r>
      <w:r>
        <w:t xml:space="preserve"> trends in</w:t>
      </w:r>
      <w:r w:rsidR="00791F3A">
        <w:t xml:space="preserve"> yearly</w:t>
      </w:r>
      <w:r>
        <w:t xml:space="preserve"> influenza and RSV. Previous work has shown that RSV hospitalizations peak earlier in Florida (November/December) than in other states.</w:t>
      </w:r>
      <w:r>
        <w:fldChar w:fldCharType="begin"/>
      </w:r>
      <w:r w:rsidR="006E4596">
        <w:instrText xml:space="preserve"> ADDIN ZOTERO_ITEM CSL_CITATION {"citationID":"CtelJ6sV","properties":{"formattedCitation":"\\super 11\\nosupersub{}","plainCitation":"11","noteIndex":0},"citationItems":[{"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fldChar w:fldCharType="separate"/>
      </w:r>
      <w:r w:rsidR="006E4596" w:rsidRPr="006E4596">
        <w:rPr>
          <w:rFonts w:ascii="Calibri" w:cs="Calibri"/>
          <w:vertAlign w:val="superscript"/>
        </w:rPr>
        <w:t>11</w:t>
      </w:r>
      <w:r>
        <w:fldChar w:fldCharType="end"/>
      </w:r>
      <w:r w:rsidR="0062298B">
        <w:t xml:space="preserve"> </w:t>
      </w:r>
      <w:r w:rsidR="00832C9F">
        <w:t>The</w:t>
      </w:r>
      <w:r w:rsidR="0062298B">
        <w:t xml:space="preserve"> same study found that environmental factors such as mean vapor pressure, minimum temperature, precipitation and seasonal variation in potential evapotranspiration may account for differences in the timing of RSV peaks in different US states.</w:t>
      </w:r>
      <w:r w:rsidR="0062298B">
        <w:fldChar w:fldCharType="begin"/>
      </w:r>
      <w:r w:rsidR="006E4596">
        <w:instrText xml:space="preserve"> ADDIN ZOTERO_ITEM CSL_CITATION {"citationID":"S4pa2Z4x","properties":{"formattedCitation":"\\super 11\\nosupersub{}","plainCitation":"11","noteIndex":0},"citationItems":[{"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62298B">
        <w:fldChar w:fldCharType="separate"/>
      </w:r>
      <w:r w:rsidR="006E4596" w:rsidRPr="006E4596">
        <w:rPr>
          <w:rFonts w:ascii="Calibri" w:cs="Calibri"/>
          <w:vertAlign w:val="superscript"/>
        </w:rPr>
        <w:t>11</w:t>
      </w:r>
      <w:r w:rsidR="0062298B">
        <w:fldChar w:fldCharType="end"/>
      </w:r>
      <w:r w:rsidR="0062298B">
        <w:t xml:space="preserve">  </w:t>
      </w:r>
      <w:commentRangeStart w:id="16"/>
      <w:r w:rsidR="0062298B">
        <w:t xml:space="preserve">Previous studies have also shown that yearly epidemic waves of influenza likely originate in the </w:t>
      </w:r>
      <w:r w:rsidR="00A50288">
        <w:t>s</w:t>
      </w:r>
      <w:r w:rsidR="0062298B">
        <w:t>outhern U</w:t>
      </w:r>
      <w:r w:rsidR="00A50288">
        <w:t>.</w:t>
      </w:r>
      <w:r w:rsidR="0062298B">
        <w:t>S</w:t>
      </w:r>
      <w:r w:rsidR="00A50288">
        <w:t>.</w:t>
      </w:r>
      <w:r w:rsidR="0062298B">
        <w:t xml:space="preserve">, although </w:t>
      </w:r>
      <w:r w:rsidR="0062298B">
        <w:lastRenderedPageBreak/>
        <w:t xml:space="preserve">not specifically in the East South Central and West South Central subregions as shown in </w:t>
      </w:r>
      <w:r w:rsidR="00C1352A">
        <w:t xml:space="preserve">GAS pharyngitis in </w:t>
      </w:r>
      <w:r w:rsidR="0062298B">
        <w:t>the current study.</w:t>
      </w:r>
      <w:r w:rsidR="0062298B">
        <w:fldChar w:fldCharType="begin"/>
      </w:r>
      <w:r w:rsidR="006E4596">
        <w:instrText xml:space="preserve"> ADDIN ZOTERO_ITEM CSL_CITATION {"citationID":"ik6c1II2","properties":{"formattedCitation":"\\super 10\\nosupersub{}","plainCitation":"10","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schema":"https://github.com/citation-style-language/schema/raw/master/csl-citation.json"} </w:instrText>
      </w:r>
      <w:r w:rsidR="0062298B">
        <w:fldChar w:fldCharType="separate"/>
      </w:r>
      <w:r w:rsidR="006E4596" w:rsidRPr="006E4596">
        <w:rPr>
          <w:rFonts w:ascii="Calibri" w:cs="Calibri"/>
          <w:vertAlign w:val="superscript"/>
        </w:rPr>
        <w:t>10</w:t>
      </w:r>
      <w:r w:rsidR="0062298B">
        <w:fldChar w:fldCharType="end"/>
      </w:r>
      <w:r w:rsidR="0062298B">
        <w:t xml:space="preserve"> </w:t>
      </w:r>
      <w:r w:rsidR="00BF237C">
        <w:t>Absolute</w:t>
      </w:r>
      <w:r w:rsidR="0062298B">
        <w:t xml:space="preserve"> humidity and difference in timing of school openings were not shown to contribute to influenza spread</w:t>
      </w:r>
      <w:r w:rsidR="00BF237C">
        <w:t xml:space="preserve"> in that study, but others have shown that absolute humidity modifies influenza virus transmission and survival</w:t>
      </w:r>
      <w:r w:rsidR="0062298B">
        <w:t>.</w:t>
      </w:r>
      <w:fldSimple w:instr=" ADDIN ZOTERO_TEMP ">
        <w:r w:rsidR="00BF237C" w:rsidRPr="00BF237C">
          <w:rPr>
            <w:rFonts w:ascii="Calibri" w:cs="Calibri"/>
            <w:vertAlign w:val="superscript"/>
          </w:rPr>
          <w:t>10,14</w:t>
        </w:r>
      </w:fldSimple>
      <w:commentRangeEnd w:id="16"/>
      <w:r w:rsidR="00D75ACA">
        <w:rPr>
          <w:rStyle w:val="CommentReference"/>
        </w:rPr>
        <w:commentReference w:id="16"/>
      </w:r>
      <w:r w:rsidR="0062298B">
        <w:t xml:space="preserve"> It is possible that some of the same drivers of other respiratory infections may contribute to regional differences in burden and timing of GAS pharyngitis, and future work is needed to elucidate these behavioral and environmental contributors</w:t>
      </w:r>
      <w:r w:rsidR="00BF237C">
        <w:t>, and how the changing climate will impact them</w:t>
      </w:r>
      <w:r w:rsidR="0062298B">
        <w:t xml:space="preserve">. </w:t>
      </w:r>
    </w:p>
    <w:p w14:paraId="09C6A061" w14:textId="77777777" w:rsidR="007A0B32" w:rsidRDefault="007A0B32"/>
    <w:p w14:paraId="670C52F8" w14:textId="51EA14ED" w:rsidR="005F3087" w:rsidRDefault="00C1352A">
      <w:commentRangeStart w:id="17"/>
      <w:r>
        <w:t xml:space="preserve">GAS </w:t>
      </w:r>
      <w:r w:rsidR="001179A2">
        <w:t xml:space="preserve">differs from influenza and RSV in that it </w:t>
      </w:r>
      <w:r>
        <w:t>is a bacterial</w:t>
      </w:r>
      <w:commentRangeEnd w:id="17"/>
      <w:r w:rsidR="00255957">
        <w:rPr>
          <w:rStyle w:val="CommentReference"/>
        </w:rPr>
        <w:commentReference w:id="17"/>
      </w:r>
      <w:r>
        <w:t>, rather than viral</w:t>
      </w:r>
      <w:r w:rsidR="001179A2">
        <w:t>.</w:t>
      </w:r>
      <w:r>
        <w:t xml:space="preserve"> </w:t>
      </w:r>
      <w:r w:rsidR="001179A2">
        <w:t xml:space="preserve">It </w:t>
      </w:r>
      <w:r>
        <w:t>can be carried asymptomatically in some hosts, indicating that this pathogen</w:t>
      </w:r>
      <w:r w:rsidR="001179A2">
        <w:t>’s interaction with the human immune system may differ substantially from common respiratory viruses</w:t>
      </w:r>
      <w:r>
        <w:t>.</w:t>
      </w:r>
      <w:r w:rsidR="00B815CD">
        <w:t xml:space="preserve"> </w:t>
      </w:r>
      <w:r w:rsidR="005F3087">
        <w:t xml:space="preserve">In addition, trends in GAS pharyngitis may indicate broader trends in GAS disease, or differences in transmission mechanisms between different GAS clinical syndromes. For example, </w:t>
      </w:r>
      <w:r w:rsidR="00931AD9">
        <w:t xml:space="preserve">GAS </w:t>
      </w:r>
      <w:commentRangeStart w:id="18"/>
      <w:r w:rsidR="00931AD9">
        <w:t>necrotizing</w:t>
      </w:r>
      <w:commentRangeEnd w:id="18"/>
      <w:r w:rsidR="00782975">
        <w:rPr>
          <w:rStyle w:val="CommentReference"/>
        </w:rPr>
        <w:commentReference w:id="18"/>
      </w:r>
      <w:r w:rsidR="00931AD9">
        <w:t xml:space="preserve"> fasciitis</w:t>
      </w:r>
      <w:r w:rsidR="00782975">
        <w:t xml:space="preserve">, a form of </w:t>
      </w:r>
      <w:proofErr w:type="spellStart"/>
      <w:r w:rsidR="00782975">
        <w:t>iGAS</w:t>
      </w:r>
      <w:proofErr w:type="spellEnd"/>
      <w:r w:rsidR="00782975">
        <w:t xml:space="preserve">, </w:t>
      </w:r>
      <w:r w:rsidR="00931AD9">
        <w:t xml:space="preserve">was not found to be seasonal </w:t>
      </w:r>
      <w:r w:rsidR="00AA41ED">
        <w:t>like</w:t>
      </w:r>
      <w:r w:rsidR="00931AD9">
        <w:t xml:space="preserve"> GAS pharyngitis</w:t>
      </w:r>
      <w:r w:rsidR="00782975">
        <w:t>,</w:t>
      </w:r>
      <w:r w:rsidR="00931AD9">
        <w:fldChar w:fldCharType="begin"/>
      </w:r>
      <w:r w:rsidR="006E4596">
        <w:instrText xml:space="preserve"> ADDIN ZOTERO_ITEM CSL_CITATION {"citationID":"fAf3GoVp","properties":{"formattedCitation":"\\super 9\\nosupersub{}","plainCitation":"9","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31AD9">
        <w:fldChar w:fldCharType="separate"/>
      </w:r>
      <w:r w:rsidR="006E4596" w:rsidRPr="006E4596">
        <w:rPr>
          <w:rFonts w:ascii="Calibri" w:cs="Calibri"/>
          <w:vertAlign w:val="superscript"/>
        </w:rPr>
        <w:t>9</w:t>
      </w:r>
      <w:r w:rsidR="00931AD9">
        <w:fldChar w:fldCharType="end"/>
      </w:r>
      <w:r w:rsidR="00782975">
        <w:t xml:space="preserve"> but the geographic variation in </w:t>
      </w:r>
      <w:proofErr w:type="spellStart"/>
      <w:r w:rsidR="00782975">
        <w:t>iGAS</w:t>
      </w:r>
      <w:proofErr w:type="spellEnd"/>
      <w:r w:rsidR="00782975">
        <w:t xml:space="preserve">, and its relationship to variation in GAS pharyngitis, should be investigated further. </w:t>
      </w:r>
    </w:p>
    <w:p w14:paraId="5029427A" w14:textId="1EE30C24" w:rsidR="00CA5A9D" w:rsidRDefault="00CA5A9D"/>
    <w:p w14:paraId="7CBB3D80" w14:textId="489D69C9" w:rsidR="00CA5A9D" w:rsidRDefault="00CA5A9D">
      <w:r>
        <w:t>Our results are largely consistent with other studies that have estimated the burden of disease of GAS pharyngitis from outpatient claims data, and with prior studies of seasonality. A study in the U</w:t>
      </w:r>
      <w:r w:rsidR="007A0B32">
        <w:t>.</w:t>
      </w:r>
      <w:r>
        <w:t>S</w:t>
      </w:r>
      <w:r w:rsidR="007A0B32">
        <w:t>.</w:t>
      </w:r>
      <w:r>
        <w:t xml:space="preserve"> using claims from multiple nationally representative datasets </w:t>
      </w:r>
      <w:commentRangeStart w:id="19"/>
      <w:r>
        <w:t xml:space="preserve">found 19.1 outpatient </w:t>
      </w:r>
      <w:commentRangeEnd w:id="19"/>
      <w:r w:rsidR="00D75ACA">
        <w:rPr>
          <w:rStyle w:val="CommentReference"/>
        </w:rPr>
        <w:commentReference w:id="19"/>
      </w:r>
      <w:r>
        <w:t>visits per 1000 U</w:t>
      </w:r>
      <w:r w:rsidR="00AE6D62">
        <w:t>.</w:t>
      </w:r>
      <w:r>
        <w:t>S</w:t>
      </w:r>
      <w:r w:rsidR="00AE6D62">
        <w:t>.</w:t>
      </w:r>
      <w:r>
        <w:t xml:space="preserve"> people ages 0-64 years per year </w:t>
      </w:r>
      <w:r w:rsidR="007A0B32">
        <w:t xml:space="preserve">for GAS pharyngitis </w:t>
      </w:r>
      <w:r>
        <w:t>from 2012-2015.</w:t>
      </w:r>
      <w:r>
        <w:fldChar w:fldCharType="begin"/>
      </w:r>
      <w:r>
        <w:instrText xml:space="preserve"> ADDIN ZOTERO_ITEM CSL_CITATION {"citationID":"ecGSEJGY","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fldChar w:fldCharType="separate"/>
      </w:r>
      <w:r w:rsidRPr="00CA5A9D">
        <w:rPr>
          <w:rFonts w:ascii="Calibri" w:cs="Calibri"/>
          <w:vertAlign w:val="superscript"/>
        </w:rPr>
        <w:t>1</w:t>
      </w:r>
      <w:r>
        <w:fldChar w:fldCharType="end"/>
      </w:r>
      <w:r>
        <w:t xml:space="preserve"> One Australian study found that GAS pharyngitis cases peaked in the spring/winter and in the autumn season</w:t>
      </w:r>
      <w:r w:rsidR="00904294">
        <w:t xml:space="preserve"> in 2001-2002,</w:t>
      </w:r>
      <w:r>
        <w:fldChar w:fldCharType="begin"/>
      </w:r>
      <w:r w:rsidR="00BF237C">
        <w:instrText xml:space="preserve"> ADDIN ZOTERO_ITEM CSL_CITATION {"citationID":"ewXUSoXu","properties":{"formattedCitation":"\\super 15\\nosupersub{}","plainCitation":"15","noteIndex":0},"citationItems":[{"id":1243,"uris":["http://zotero.org/users/4318844/items/NIMNY5HB"],"itemData":{"id":1243,"type":"article-journal","abstract":"OBJECTIVE: The objective of this study was to determine the incidence, transmission, carriage, and risk factors for group A streptococcal pharyngitis in school-aged children and their families.\nMETHODS: A 16-month, prospective, family-based cohort study was undertaken from August 2001 through December 2002 in Melbourne, Australia. A total of 202 families (853 people) with at least 1 child aged 3 to 12 years were randomly selected from 3 primary care practices across suburban Melbourne to collect surveillance data for acute group A streptococcal pharyngitis, including serology for index and secondary cases and intermittent carriage data. Cohort retention was 97% for 16 months.\nRESULTS: The incidence of acute sore throat, group A streptococcal swab-positive pharyngitis, and serologically confirmed group A streptococcal pharyngitis was 33, 13, and 8 per 100 child-years, respectively, for school-aged children (5-12 years) and 60, 20, and 15 per 100 family-years, respectively. Sore throat was less common in adults than children, but adults with sore throat were as likely as children to have group A streptococcal culture-positive or serologically proven pharyngitis. In families who had a primary case, 43% had at least 1 secondary case, and in family members who were at risk, 13% contracted a secondary case. The spring, summer, and winter carriage rates for children were 13%, 8%, and 16%, respectively, and for adults the rate was 2% across all seasons.\nCONCLUSIONS: Group A streptococcal pharyngitis is still common, and the peak incidence occurs in school-aged children. However, the incidence in adults is higher than expected, and the number of secondary cases in families may be an important factor when considering the potential benefits of treatment.","container-title":"Pediatrics","DOI":"10.1542/peds.2006-3368","ISSN":"1098-4275","issue":"5","journalAbbreviation":"Pediatrics","language":"eng","note":"PMID: 17974731","page":"950-957","source":"PubMed","title":"Burden of acute sore throat and group A streptococcal pharyngitis in school-aged children and their families in Australia","volume":"120","author":[{"family":"Danchin","given":"Margaret H."},{"family":"Rogers","given":"Susan"},{"family":"Kelpie","given":"Loraine"},{"family":"Selvaraj","given":"Gowri"},{"family":"Curtis","given":"Nigel"},{"family":"Carlin","given":"John B."},{"family":"Nolan","given":"Terence M."},{"family":"Carapetis","given":"Jonathan R."}],"issued":{"date-parts":[["2007",11]]}}}],"schema":"https://github.com/citation-style-language/schema/raw/master/csl-citation.json"} </w:instrText>
      </w:r>
      <w:r>
        <w:fldChar w:fldCharType="separate"/>
      </w:r>
      <w:r w:rsidR="00BF237C" w:rsidRPr="00BF237C">
        <w:rPr>
          <w:rFonts w:ascii="Calibri" w:cs="Calibri"/>
          <w:vertAlign w:val="superscript"/>
        </w:rPr>
        <w:t>15</w:t>
      </w:r>
      <w:r>
        <w:fldChar w:fldCharType="end"/>
      </w:r>
      <w:r>
        <w:t xml:space="preserve"> and </w:t>
      </w:r>
      <w:r w:rsidR="00904294">
        <w:t>a</w:t>
      </w:r>
      <w:r w:rsidR="00254EDC">
        <w:t>nother</w:t>
      </w:r>
      <w:r w:rsidR="00904294">
        <w:t xml:space="preserve"> U</w:t>
      </w:r>
      <w:r w:rsidR="00AA41ED">
        <w:t>.</w:t>
      </w:r>
      <w:r w:rsidR="00904294">
        <w:t>S</w:t>
      </w:r>
      <w:r w:rsidR="00AA41ED">
        <w:t>.</w:t>
      </w:r>
      <w:r w:rsidR="00904294">
        <w:t xml:space="preserve"> study found that peaks in GAS pharyngitis occurred in the winter months between 2010-2019.</w:t>
      </w:r>
      <w:r w:rsidR="00904294">
        <w:fldChar w:fldCharType="begin"/>
      </w:r>
      <w:r w:rsidR="006E4596">
        <w:instrText xml:space="preserve"> ADDIN ZOTERO_ITEM CSL_CITATION {"citationID":"1O1pVQrX","properties":{"formattedCitation":"\\super 9\\nosupersub{}","plainCitation":"9","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04294">
        <w:fldChar w:fldCharType="separate"/>
      </w:r>
      <w:r w:rsidR="006E4596" w:rsidRPr="006E4596">
        <w:rPr>
          <w:rFonts w:ascii="Calibri" w:cs="Calibri"/>
          <w:vertAlign w:val="superscript"/>
        </w:rPr>
        <w:t>9</w:t>
      </w:r>
      <w:r w:rsidR="00904294">
        <w:fldChar w:fldCharType="end"/>
      </w:r>
      <w:r w:rsidR="0062298B">
        <w:t xml:space="preserve"> </w:t>
      </w:r>
    </w:p>
    <w:p w14:paraId="49F9F902" w14:textId="77777777" w:rsidR="00CA5A9D" w:rsidRDefault="00CA5A9D"/>
    <w:p w14:paraId="761189FC" w14:textId="2B46860C" w:rsidR="00C56F61" w:rsidRDefault="00C56F61">
      <w:r>
        <w:t xml:space="preserve">The present study has several limitations. </w:t>
      </w:r>
      <w:r w:rsidR="003472DA">
        <w:t xml:space="preserve">Data on visits represent a convenience sample of privately insured individuals in the United States. Because there is vast heterogeneity in insurance policies across different states and regions, some states have a much higher proportion of publicly insured or uninsured constituents. </w:t>
      </w:r>
      <w:r w:rsidR="002D4F52">
        <w:t xml:space="preserve">These differences may </w:t>
      </w:r>
      <w:r w:rsidR="00AC4E9B">
        <w:t>lead to differences in population characteristics and access to care across states that could bias results that generalize across states</w:t>
      </w:r>
      <w:r w:rsidR="003472DA">
        <w:t xml:space="preserve">.  Additionally, because our dataset </w:t>
      </w:r>
      <w:r w:rsidR="006F5F2E">
        <w:t xml:space="preserve">was </w:t>
      </w:r>
      <w:r w:rsidR="003472DA">
        <w:t>restricted to individuals who were continuously enrolled in the same state over the course of the year, it exclude</w:t>
      </w:r>
      <w:r w:rsidR="00AC4E9B">
        <w:t>d</w:t>
      </w:r>
      <w:r w:rsidR="003472DA">
        <w:t xml:space="preserve"> people who change</w:t>
      </w:r>
      <w:r w:rsidR="002D4F52">
        <w:t>d</w:t>
      </w:r>
      <w:r w:rsidR="003472DA">
        <w:t xml:space="preserve"> insurers or move</w:t>
      </w:r>
      <w:r w:rsidR="00722B7A">
        <w:t>d</w:t>
      </w:r>
      <w:r w:rsidR="003472DA">
        <w:t xml:space="preserve"> states frequently. All visits where GAS pharyngitis was the primary or secondary diagnostic code were included, but there may </w:t>
      </w:r>
      <w:r w:rsidR="00A1447D">
        <w:t>have been</w:t>
      </w:r>
      <w:r w:rsidR="003472DA">
        <w:t xml:space="preserve"> </w:t>
      </w:r>
      <w:r w:rsidR="00321230">
        <w:t>differences</w:t>
      </w:r>
      <w:r w:rsidR="003472DA">
        <w:t xml:space="preserve"> in how providers across different states or hospital systems bill for this condition</w:t>
      </w:r>
      <w:r w:rsidR="00064C37">
        <w:t>, for example, billing for follow-up visits</w:t>
      </w:r>
      <w:r w:rsidR="003472DA">
        <w:t xml:space="preserve">, which could also introduce bias.  </w:t>
      </w:r>
    </w:p>
    <w:p w14:paraId="6B49989D" w14:textId="68C789AF" w:rsidR="00D66E1F" w:rsidRDefault="00AA66DC">
      <w:r>
        <w:t xml:space="preserve"> </w:t>
      </w:r>
    </w:p>
    <w:p w14:paraId="38C9ED8C" w14:textId="77777777" w:rsidR="002112CE" w:rsidRDefault="003472DA">
      <w:r>
        <w:t xml:space="preserve">In conclusion, the South documented more GAS pharyngitis compared to other regions and experienced a seasonal peak in visits earlier than other regions. The Pacific West had fewer cases than other regions, and coastal regions experienced seasonal peaks latest in the year. Understanding these patterns </w:t>
      </w:r>
      <w:r w:rsidR="001E7949">
        <w:t>is</w:t>
      </w:r>
      <w:r>
        <w:t xml:space="preserve"> important for designing effective surveillance programs, preventative interventions such as v</w:t>
      </w:r>
      <w:commentRangeStart w:id="20"/>
      <w:r>
        <w:t>accine</w:t>
      </w:r>
      <w:commentRangeEnd w:id="20"/>
      <w:r w:rsidR="000F2F07">
        <w:rPr>
          <w:rStyle w:val="CommentReference"/>
        </w:rPr>
        <w:commentReference w:id="20"/>
      </w:r>
      <w:r>
        <w:t>s, and allocating resources to appropriately prepare for expected disease burden. Future research is needed to uncover the mechanisms governing increased spread in some regions compared to others.</w:t>
      </w:r>
    </w:p>
    <w:p w14:paraId="082CBD69" w14:textId="1D289431" w:rsidR="008860C4" w:rsidRPr="002112CE" w:rsidRDefault="001225FC">
      <w:r>
        <w:rPr>
          <w:b/>
          <w:bCs/>
        </w:rPr>
        <w:lastRenderedPageBreak/>
        <w:t xml:space="preserve">MAIN </w:t>
      </w:r>
      <w:r w:rsidR="001852B1">
        <w:rPr>
          <w:b/>
          <w:bCs/>
        </w:rPr>
        <w:t>FIGURES AND TABLES</w:t>
      </w:r>
    </w:p>
    <w:p w14:paraId="3C22D208" w14:textId="112E02D6" w:rsidR="008860C4" w:rsidRPr="00A8749D" w:rsidRDefault="008860C4">
      <w:r>
        <w:rPr>
          <w:b/>
          <w:bCs/>
        </w:rPr>
        <w:t>Table 1: Study Population Characteristics</w:t>
      </w:r>
    </w:p>
    <w:tbl>
      <w:tblPr>
        <w:tblStyle w:val="PlainTable2"/>
        <w:tblW w:w="10147" w:type="dxa"/>
        <w:tblLook w:val="0420" w:firstRow="1" w:lastRow="0" w:firstColumn="0" w:lastColumn="0" w:noHBand="0" w:noVBand="1"/>
      </w:tblPr>
      <w:tblGrid>
        <w:gridCol w:w="2030"/>
        <w:gridCol w:w="2030"/>
        <w:gridCol w:w="2029"/>
        <w:gridCol w:w="2029"/>
        <w:gridCol w:w="2029"/>
      </w:tblGrid>
      <w:tr w:rsidR="00A8749D" w:rsidRPr="00A8749D" w14:paraId="126470D0" w14:textId="77777777" w:rsidTr="009000A1">
        <w:trPr>
          <w:cnfStyle w:val="100000000000" w:firstRow="1" w:lastRow="0" w:firstColumn="0" w:lastColumn="0" w:oddVBand="0" w:evenVBand="0" w:oddHBand="0" w:evenHBand="0" w:firstRowFirstColumn="0" w:firstRowLastColumn="0" w:lastRowFirstColumn="0" w:lastRowLastColumn="0"/>
          <w:trHeight w:val="391"/>
        </w:trPr>
        <w:tc>
          <w:tcPr>
            <w:tcW w:w="2030" w:type="dxa"/>
            <w:hideMark/>
          </w:tcPr>
          <w:p w14:paraId="07AD41B4" w14:textId="77777777" w:rsidR="00A8749D" w:rsidRPr="00A8749D" w:rsidRDefault="00A8749D" w:rsidP="00A8749D">
            <w:pPr>
              <w:rPr>
                <w:b/>
                <w:bCs/>
              </w:rPr>
            </w:pPr>
            <w:r w:rsidRPr="00A8749D">
              <w:rPr>
                <w:b/>
                <w:bCs/>
              </w:rPr>
              <w:t>Category</w:t>
            </w:r>
          </w:p>
        </w:tc>
        <w:tc>
          <w:tcPr>
            <w:tcW w:w="2030" w:type="dxa"/>
            <w:hideMark/>
          </w:tcPr>
          <w:p w14:paraId="1CBE46CC" w14:textId="77777777" w:rsidR="00A8749D" w:rsidRPr="00A8749D" w:rsidRDefault="00A8749D" w:rsidP="00A8749D">
            <w:r w:rsidRPr="00A8749D">
              <w:t>Average Membership</w:t>
            </w:r>
          </w:p>
        </w:tc>
        <w:tc>
          <w:tcPr>
            <w:tcW w:w="2029" w:type="dxa"/>
            <w:hideMark/>
          </w:tcPr>
          <w:p w14:paraId="4AAEC09F" w14:textId="77777777" w:rsidR="00A8749D" w:rsidRPr="00A8749D" w:rsidRDefault="00A8749D" w:rsidP="00A8749D">
            <w:r w:rsidRPr="00A8749D">
              <w:t>%</w:t>
            </w:r>
          </w:p>
        </w:tc>
        <w:tc>
          <w:tcPr>
            <w:tcW w:w="2029" w:type="dxa"/>
            <w:hideMark/>
          </w:tcPr>
          <w:p w14:paraId="2D207CAA" w14:textId="77777777" w:rsidR="00A8749D" w:rsidRPr="00A8749D" w:rsidRDefault="00A8749D" w:rsidP="00A8749D">
            <w:r w:rsidRPr="00A8749D">
              <w:t>95% CI</w:t>
            </w:r>
          </w:p>
        </w:tc>
        <w:tc>
          <w:tcPr>
            <w:tcW w:w="2028" w:type="dxa"/>
            <w:hideMark/>
          </w:tcPr>
          <w:p w14:paraId="525B449F" w14:textId="77777777" w:rsidR="00A8749D" w:rsidRPr="00A8749D" w:rsidRDefault="00A8749D" w:rsidP="00A8749D"/>
        </w:tc>
      </w:tr>
      <w:tr w:rsidR="00A8749D" w:rsidRPr="00A8749D" w14:paraId="75BA7694"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3248A85D" w14:textId="77777777" w:rsidR="00A8749D" w:rsidRPr="00A8749D" w:rsidRDefault="00A8749D" w:rsidP="00A8749D">
            <w:r w:rsidRPr="00A8749D">
              <w:t>Total</w:t>
            </w:r>
          </w:p>
        </w:tc>
        <w:tc>
          <w:tcPr>
            <w:tcW w:w="2030" w:type="dxa"/>
            <w:hideMark/>
          </w:tcPr>
          <w:p w14:paraId="286FD898" w14:textId="77777777" w:rsidR="00A8749D" w:rsidRPr="00A8749D" w:rsidRDefault="00A8749D" w:rsidP="00A8749D">
            <w:r w:rsidRPr="00A8749D">
              <w:t>2.67E+07</w:t>
            </w:r>
          </w:p>
        </w:tc>
        <w:tc>
          <w:tcPr>
            <w:tcW w:w="2029" w:type="dxa"/>
            <w:hideMark/>
          </w:tcPr>
          <w:p w14:paraId="65D50CC4" w14:textId="77777777" w:rsidR="00A8749D" w:rsidRPr="00A8749D" w:rsidRDefault="00A8749D" w:rsidP="00A8749D">
            <w:r w:rsidRPr="00A8749D">
              <w:t>100</w:t>
            </w:r>
          </w:p>
        </w:tc>
        <w:tc>
          <w:tcPr>
            <w:tcW w:w="4058" w:type="dxa"/>
            <w:gridSpan w:val="2"/>
            <w:hideMark/>
          </w:tcPr>
          <w:p w14:paraId="3957BB55" w14:textId="77777777" w:rsidR="00A8749D" w:rsidRPr="00A8749D" w:rsidRDefault="00A8749D" w:rsidP="00A8749D">
            <w:r w:rsidRPr="00A8749D">
              <w:t>(2.15e+07-3.19e+07)</w:t>
            </w:r>
          </w:p>
        </w:tc>
      </w:tr>
      <w:tr w:rsidR="00A8749D" w:rsidRPr="00A8749D" w14:paraId="4F9C153F" w14:textId="77777777" w:rsidTr="009000A1">
        <w:trPr>
          <w:trHeight w:val="391"/>
        </w:trPr>
        <w:tc>
          <w:tcPr>
            <w:tcW w:w="2030" w:type="dxa"/>
            <w:hideMark/>
          </w:tcPr>
          <w:p w14:paraId="0D640FA5" w14:textId="77777777" w:rsidR="00A8749D" w:rsidRPr="00A8749D" w:rsidRDefault="00A8749D" w:rsidP="00A8749D">
            <w:r w:rsidRPr="00A8749D">
              <w:t>Sex</w:t>
            </w:r>
          </w:p>
        </w:tc>
        <w:tc>
          <w:tcPr>
            <w:tcW w:w="2030" w:type="dxa"/>
            <w:hideMark/>
          </w:tcPr>
          <w:p w14:paraId="52B8D46E" w14:textId="77777777" w:rsidR="00A8749D" w:rsidRPr="00A8749D" w:rsidRDefault="00A8749D" w:rsidP="00A8749D"/>
        </w:tc>
        <w:tc>
          <w:tcPr>
            <w:tcW w:w="2029" w:type="dxa"/>
            <w:hideMark/>
          </w:tcPr>
          <w:p w14:paraId="17BA4F3D" w14:textId="77777777" w:rsidR="00A8749D" w:rsidRPr="00A8749D" w:rsidRDefault="00A8749D" w:rsidP="00A8749D"/>
        </w:tc>
        <w:tc>
          <w:tcPr>
            <w:tcW w:w="4058" w:type="dxa"/>
            <w:gridSpan w:val="2"/>
            <w:hideMark/>
          </w:tcPr>
          <w:p w14:paraId="617E9161" w14:textId="77777777" w:rsidR="00A8749D" w:rsidRPr="00A8749D" w:rsidRDefault="00A8749D" w:rsidP="00A8749D"/>
        </w:tc>
      </w:tr>
      <w:tr w:rsidR="00A8749D" w:rsidRPr="00A8749D" w14:paraId="31CD9011"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31E7F804" w14:textId="19B850CB" w:rsidR="00A8749D" w:rsidRPr="00A8749D" w:rsidRDefault="002E4E2A" w:rsidP="00A8749D">
            <w:r>
              <w:t>Male</w:t>
            </w:r>
          </w:p>
        </w:tc>
        <w:tc>
          <w:tcPr>
            <w:tcW w:w="2030" w:type="dxa"/>
            <w:hideMark/>
          </w:tcPr>
          <w:p w14:paraId="2B227B09" w14:textId="77777777" w:rsidR="00A8749D" w:rsidRPr="00A8749D" w:rsidRDefault="00A8749D" w:rsidP="00A8749D">
            <w:r w:rsidRPr="00A8749D">
              <w:t>1.29E+07</w:t>
            </w:r>
          </w:p>
        </w:tc>
        <w:tc>
          <w:tcPr>
            <w:tcW w:w="2029" w:type="dxa"/>
            <w:hideMark/>
          </w:tcPr>
          <w:p w14:paraId="64D6C9FB" w14:textId="77777777" w:rsidR="00A8749D" w:rsidRPr="00A8749D" w:rsidRDefault="00A8749D" w:rsidP="00A8749D">
            <w:r w:rsidRPr="00A8749D">
              <w:t>48.49</w:t>
            </w:r>
          </w:p>
        </w:tc>
        <w:tc>
          <w:tcPr>
            <w:tcW w:w="4058" w:type="dxa"/>
            <w:gridSpan w:val="2"/>
            <w:hideMark/>
          </w:tcPr>
          <w:p w14:paraId="1F0F877D" w14:textId="77777777" w:rsidR="00A8749D" w:rsidRPr="00A8749D" w:rsidRDefault="00A8749D" w:rsidP="00A8749D">
            <w:r w:rsidRPr="00A8749D">
              <w:t>(1.04e+07-1.55e+07)</w:t>
            </w:r>
          </w:p>
        </w:tc>
      </w:tr>
      <w:tr w:rsidR="00A8749D" w:rsidRPr="00A8749D" w14:paraId="0F9FDC77" w14:textId="77777777" w:rsidTr="009000A1">
        <w:trPr>
          <w:trHeight w:val="391"/>
        </w:trPr>
        <w:tc>
          <w:tcPr>
            <w:tcW w:w="2030" w:type="dxa"/>
            <w:hideMark/>
          </w:tcPr>
          <w:p w14:paraId="361CA4DB" w14:textId="524E5250" w:rsidR="00A8749D" w:rsidRPr="00A8749D" w:rsidRDefault="002E4E2A" w:rsidP="00A8749D">
            <w:r>
              <w:t>Female</w:t>
            </w:r>
          </w:p>
        </w:tc>
        <w:tc>
          <w:tcPr>
            <w:tcW w:w="2030" w:type="dxa"/>
            <w:hideMark/>
          </w:tcPr>
          <w:p w14:paraId="03ED46BF" w14:textId="77777777" w:rsidR="00A8749D" w:rsidRPr="00A8749D" w:rsidRDefault="00A8749D" w:rsidP="00A8749D">
            <w:r w:rsidRPr="00A8749D">
              <w:t>1.38E+07</w:t>
            </w:r>
          </w:p>
        </w:tc>
        <w:tc>
          <w:tcPr>
            <w:tcW w:w="2029" w:type="dxa"/>
            <w:hideMark/>
          </w:tcPr>
          <w:p w14:paraId="40BFB10E" w14:textId="77777777" w:rsidR="00A8749D" w:rsidRPr="00A8749D" w:rsidRDefault="00A8749D" w:rsidP="00A8749D">
            <w:r w:rsidRPr="00A8749D">
              <w:t>51.51</w:t>
            </w:r>
          </w:p>
        </w:tc>
        <w:tc>
          <w:tcPr>
            <w:tcW w:w="4058" w:type="dxa"/>
            <w:gridSpan w:val="2"/>
            <w:hideMark/>
          </w:tcPr>
          <w:p w14:paraId="14F82B3F" w14:textId="77777777" w:rsidR="00A8749D" w:rsidRPr="00A8749D" w:rsidRDefault="00A8749D" w:rsidP="00A8749D">
            <w:r w:rsidRPr="00A8749D">
              <w:t>(1.11e+07-1.64e+07)</w:t>
            </w:r>
          </w:p>
        </w:tc>
      </w:tr>
      <w:tr w:rsidR="00A8749D" w:rsidRPr="00A8749D" w14:paraId="4F36240E"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02D98D23" w14:textId="77777777" w:rsidR="00A8749D" w:rsidRPr="00A8749D" w:rsidRDefault="00A8749D" w:rsidP="00A8749D">
            <w:r w:rsidRPr="00A8749D">
              <w:t>Age Group</w:t>
            </w:r>
          </w:p>
        </w:tc>
        <w:tc>
          <w:tcPr>
            <w:tcW w:w="2030" w:type="dxa"/>
            <w:hideMark/>
          </w:tcPr>
          <w:p w14:paraId="6F082B43" w14:textId="77777777" w:rsidR="00A8749D" w:rsidRPr="00A8749D" w:rsidRDefault="00A8749D" w:rsidP="00A8749D"/>
        </w:tc>
        <w:tc>
          <w:tcPr>
            <w:tcW w:w="2029" w:type="dxa"/>
            <w:hideMark/>
          </w:tcPr>
          <w:p w14:paraId="2770A859" w14:textId="77777777" w:rsidR="00A8749D" w:rsidRPr="00A8749D" w:rsidRDefault="00A8749D" w:rsidP="00A8749D"/>
        </w:tc>
        <w:tc>
          <w:tcPr>
            <w:tcW w:w="4058" w:type="dxa"/>
            <w:gridSpan w:val="2"/>
            <w:hideMark/>
          </w:tcPr>
          <w:p w14:paraId="27F7243E" w14:textId="77777777" w:rsidR="00A8749D" w:rsidRPr="00A8749D" w:rsidRDefault="00A8749D" w:rsidP="00A8749D"/>
        </w:tc>
      </w:tr>
      <w:tr w:rsidR="00A8749D" w:rsidRPr="00A8749D" w14:paraId="28746F3D" w14:textId="77777777" w:rsidTr="009000A1">
        <w:trPr>
          <w:trHeight w:val="391"/>
        </w:trPr>
        <w:tc>
          <w:tcPr>
            <w:tcW w:w="2030" w:type="dxa"/>
            <w:hideMark/>
          </w:tcPr>
          <w:p w14:paraId="6B121C81" w14:textId="77777777" w:rsidR="00A8749D" w:rsidRPr="00A8749D" w:rsidRDefault="00A8749D" w:rsidP="00A8749D">
            <w:r w:rsidRPr="00A8749D">
              <w:t>00_04</w:t>
            </w:r>
          </w:p>
        </w:tc>
        <w:tc>
          <w:tcPr>
            <w:tcW w:w="2030" w:type="dxa"/>
            <w:hideMark/>
          </w:tcPr>
          <w:p w14:paraId="30DC5E86" w14:textId="77777777" w:rsidR="00A8749D" w:rsidRPr="00A8749D" w:rsidRDefault="00A8749D" w:rsidP="00A8749D">
            <w:r w:rsidRPr="00A8749D">
              <w:t>1.50E+06</w:t>
            </w:r>
          </w:p>
        </w:tc>
        <w:tc>
          <w:tcPr>
            <w:tcW w:w="2029" w:type="dxa"/>
            <w:hideMark/>
          </w:tcPr>
          <w:p w14:paraId="1123169F" w14:textId="77777777" w:rsidR="00A8749D" w:rsidRPr="00A8749D" w:rsidRDefault="00A8749D" w:rsidP="00A8749D">
            <w:r w:rsidRPr="00A8749D">
              <w:t>5.6</w:t>
            </w:r>
          </w:p>
        </w:tc>
        <w:tc>
          <w:tcPr>
            <w:tcW w:w="4058" w:type="dxa"/>
            <w:gridSpan w:val="2"/>
            <w:hideMark/>
          </w:tcPr>
          <w:p w14:paraId="0A27805F" w14:textId="77777777" w:rsidR="00A8749D" w:rsidRPr="00A8749D" w:rsidRDefault="00A8749D" w:rsidP="00A8749D">
            <w:r w:rsidRPr="00A8749D">
              <w:t>(1.18e+06-1.81e+06)</w:t>
            </w:r>
          </w:p>
        </w:tc>
      </w:tr>
      <w:tr w:rsidR="00A8749D" w:rsidRPr="00A8749D" w14:paraId="5A5CD129"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15DC4FE1" w14:textId="77777777" w:rsidR="00A8749D" w:rsidRPr="00A8749D" w:rsidRDefault="00A8749D" w:rsidP="00A8749D">
            <w:r w:rsidRPr="00A8749D">
              <w:t>05_09</w:t>
            </w:r>
          </w:p>
        </w:tc>
        <w:tc>
          <w:tcPr>
            <w:tcW w:w="2030" w:type="dxa"/>
            <w:hideMark/>
          </w:tcPr>
          <w:p w14:paraId="3FF1209D" w14:textId="77777777" w:rsidR="00A8749D" w:rsidRPr="00A8749D" w:rsidRDefault="00A8749D" w:rsidP="00A8749D">
            <w:r w:rsidRPr="00A8749D">
              <w:t>1.79E+06</w:t>
            </w:r>
          </w:p>
        </w:tc>
        <w:tc>
          <w:tcPr>
            <w:tcW w:w="2029" w:type="dxa"/>
            <w:hideMark/>
          </w:tcPr>
          <w:p w14:paraId="207CF184" w14:textId="77777777" w:rsidR="00A8749D" w:rsidRPr="00A8749D" w:rsidRDefault="00A8749D" w:rsidP="00A8749D">
            <w:r w:rsidRPr="00A8749D">
              <w:t>6.71</w:t>
            </w:r>
          </w:p>
        </w:tc>
        <w:tc>
          <w:tcPr>
            <w:tcW w:w="4058" w:type="dxa"/>
            <w:gridSpan w:val="2"/>
            <w:hideMark/>
          </w:tcPr>
          <w:p w14:paraId="744A1D8E" w14:textId="77777777" w:rsidR="00A8749D" w:rsidRPr="00A8749D" w:rsidRDefault="00A8749D" w:rsidP="00A8749D">
            <w:r w:rsidRPr="00A8749D">
              <w:t>(1.41e+06-2.17e+06)</w:t>
            </w:r>
          </w:p>
        </w:tc>
      </w:tr>
      <w:tr w:rsidR="00A8749D" w:rsidRPr="00A8749D" w14:paraId="4BE8E68B" w14:textId="77777777" w:rsidTr="009000A1">
        <w:trPr>
          <w:trHeight w:val="391"/>
        </w:trPr>
        <w:tc>
          <w:tcPr>
            <w:tcW w:w="2030" w:type="dxa"/>
            <w:hideMark/>
          </w:tcPr>
          <w:p w14:paraId="35D10669" w14:textId="77777777" w:rsidR="00A8749D" w:rsidRPr="00A8749D" w:rsidRDefault="00A8749D" w:rsidP="00A8749D">
            <w:r w:rsidRPr="00A8749D">
              <w:t>10_19</w:t>
            </w:r>
          </w:p>
        </w:tc>
        <w:tc>
          <w:tcPr>
            <w:tcW w:w="2030" w:type="dxa"/>
            <w:hideMark/>
          </w:tcPr>
          <w:p w14:paraId="2EEFAEEE" w14:textId="77777777" w:rsidR="00A8749D" w:rsidRPr="00A8749D" w:rsidRDefault="00A8749D" w:rsidP="00A8749D">
            <w:r w:rsidRPr="00A8749D">
              <w:t>4.15E+06</w:t>
            </w:r>
          </w:p>
        </w:tc>
        <w:tc>
          <w:tcPr>
            <w:tcW w:w="2029" w:type="dxa"/>
            <w:hideMark/>
          </w:tcPr>
          <w:p w14:paraId="3C16B08F" w14:textId="77777777" w:rsidR="00A8749D" w:rsidRPr="00A8749D" w:rsidRDefault="00A8749D" w:rsidP="00A8749D">
            <w:r w:rsidRPr="00A8749D">
              <w:t>15.55</w:t>
            </w:r>
          </w:p>
        </w:tc>
        <w:tc>
          <w:tcPr>
            <w:tcW w:w="4058" w:type="dxa"/>
            <w:gridSpan w:val="2"/>
            <w:hideMark/>
          </w:tcPr>
          <w:p w14:paraId="4D803E75" w14:textId="77777777" w:rsidR="00A8749D" w:rsidRPr="00A8749D" w:rsidRDefault="00A8749D" w:rsidP="00A8749D">
            <w:r w:rsidRPr="00A8749D">
              <w:t>(3.26e+06-5.04e+06)</w:t>
            </w:r>
          </w:p>
        </w:tc>
      </w:tr>
      <w:tr w:rsidR="00A8749D" w:rsidRPr="00A8749D" w14:paraId="28D568B8"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40E14CBF" w14:textId="77777777" w:rsidR="00A8749D" w:rsidRPr="00A8749D" w:rsidRDefault="00A8749D" w:rsidP="00A8749D">
            <w:r w:rsidRPr="00A8749D">
              <w:t>20_29</w:t>
            </w:r>
          </w:p>
        </w:tc>
        <w:tc>
          <w:tcPr>
            <w:tcW w:w="2030" w:type="dxa"/>
            <w:hideMark/>
          </w:tcPr>
          <w:p w14:paraId="1E4A0498" w14:textId="77777777" w:rsidR="00A8749D" w:rsidRPr="00A8749D" w:rsidRDefault="00A8749D" w:rsidP="00A8749D">
            <w:r w:rsidRPr="00A8749D">
              <w:t>3.53E+06</w:t>
            </w:r>
          </w:p>
        </w:tc>
        <w:tc>
          <w:tcPr>
            <w:tcW w:w="2029" w:type="dxa"/>
            <w:hideMark/>
          </w:tcPr>
          <w:p w14:paraId="189F0075" w14:textId="77777777" w:rsidR="00A8749D" w:rsidRPr="00A8749D" w:rsidRDefault="00A8749D" w:rsidP="00A8749D">
            <w:r w:rsidRPr="00A8749D">
              <w:t>13.22</w:t>
            </w:r>
          </w:p>
        </w:tc>
        <w:tc>
          <w:tcPr>
            <w:tcW w:w="4058" w:type="dxa"/>
            <w:gridSpan w:val="2"/>
            <w:hideMark/>
          </w:tcPr>
          <w:p w14:paraId="26E135B0" w14:textId="77777777" w:rsidR="00A8749D" w:rsidRPr="00A8749D" w:rsidRDefault="00A8749D" w:rsidP="00A8749D">
            <w:r w:rsidRPr="00A8749D">
              <w:t>(2.95e+06-4.11e+06)</w:t>
            </w:r>
          </w:p>
        </w:tc>
      </w:tr>
      <w:tr w:rsidR="00A8749D" w:rsidRPr="00A8749D" w14:paraId="4325C6C8" w14:textId="77777777" w:rsidTr="009000A1">
        <w:trPr>
          <w:trHeight w:val="391"/>
        </w:trPr>
        <w:tc>
          <w:tcPr>
            <w:tcW w:w="2030" w:type="dxa"/>
            <w:hideMark/>
          </w:tcPr>
          <w:p w14:paraId="1E1F3522" w14:textId="77777777" w:rsidR="00A8749D" w:rsidRPr="00A8749D" w:rsidRDefault="00A8749D" w:rsidP="00A8749D">
            <w:r w:rsidRPr="00A8749D">
              <w:t>30_39</w:t>
            </w:r>
          </w:p>
        </w:tc>
        <w:tc>
          <w:tcPr>
            <w:tcW w:w="2030" w:type="dxa"/>
            <w:hideMark/>
          </w:tcPr>
          <w:p w14:paraId="2E462E79" w14:textId="77777777" w:rsidR="00A8749D" w:rsidRPr="00A8749D" w:rsidRDefault="00A8749D" w:rsidP="00A8749D">
            <w:r w:rsidRPr="00A8749D">
              <w:t>3.90E+06</w:t>
            </w:r>
          </w:p>
        </w:tc>
        <w:tc>
          <w:tcPr>
            <w:tcW w:w="2029" w:type="dxa"/>
            <w:hideMark/>
          </w:tcPr>
          <w:p w14:paraId="5571989F" w14:textId="77777777" w:rsidR="00A8749D" w:rsidRPr="00A8749D" w:rsidRDefault="00A8749D" w:rsidP="00A8749D">
            <w:r w:rsidRPr="00A8749D">
              <w:t>14.62</w:t>
            </w:r>
          </w:p>
        </w:tc>
        <w:tc>
          <w:tcPr>
            <w:tcW w:w="4058" w:type="dxa"/>
            <w:gridSpan w:val="2"/>
            <w:hideMark/>
          </w:tcPr>
          <w:p w14:paraId="01F8DC3D" w14:textId="77777777" w:rsidR="00A8749D" w:rsidRPr="00A8749D" w:rsidRDefault="00A8749D" w:rsidP="00A8749D">
            <w:r w:rsidRPr="00A8749D">
              <w:t>(3.15e+06-4.65e+06)</w:t>
            </w:r>
          </w:p>
        </w:tc>
      </w:tr>
      <w:tr w:rsidR="00A8749D" w:rsidRPr="00A8749D" w14:paraId="7412EF39"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1B47D076" w14:textId="77777777" w:rsidR="00A8749D" w:rsidRPr="00A8749D" w:rsidRDefault="00A8749D" w:rsidP="00A8749D">
            <w:r w:rsidRPr="00A8749D">
              <w:t>40_49</w:t>
            </w:r>
          </w:p>
        </w:tc>
        <w:tc>
          <w:tcPr>
            <w:tcW w:w="2030" w:type="dxa"/>
            <w:hideMark/>
          </w:tcPr>
          <w:p w14:paraId="2D14F544" w14:textId="77777777" w:rsidR="00A8749D" w:rsidRPr="00A8749D" w:rsidRDefault="00A8749D" w:rsidP="00A8749D">
            <w:r w:rsidRPr="00A8749D">
              <w:t>4.74E+06</w:t>
            </w:r>
          </w:p>
        </w:tc>
        <w:tc>
          <w:tcPr>
            <w:tcW w:w="2029" w:type="dxa"/>
            <w:hideMark/>
          </w:tcPr>
          <w:p w14:paraId="1812069A" w14:textId="77777777" w:rsidR="00A8749D" w:rsidRPr="00A8749D" w:rsidRDefault="00A8749D" w:rsidP="00A8749D">
            <w:r w:rsidRPr="00A8749D">
              <w:t>17.77</w:t>
            </w:r>
          </w:p>
        </w:tc>
        <w:tc>
          <w:tcPr>
            <w:tcW w:w="4058" w:type="dxa"/>
            <w:gridSpan w:val="2"/>
            <w:hideMark/>
          </w:tcPr>
          <w:p w14:paraId="0693EDB5" w14:textId="77777777" w:rsidR="00A8749D" w:rsidRPr="00A8749D" w:rsidRDefault="00A8749D" w:rsidP="00A8749D">
            <w:r w:rsidRPr="00A8749D">
              <w:t>(3.72e+06-5.77e+06)</w:t>
            </w:r>
          </w:p>
        </w:tc>
      </w:tr>
      <w:tr w:rsidR="00A8749D" w:rsidRPr="00A8749D" w14:paraId="1A09104B" w14:textId="77777777" w:rsidTr="009000A1">
        <w:trPr>
          <w:trHeight w:val="391"/>
        </w:trPr>
        <w:tc>
          <w:tcPr>
            <w:tcW w:w="2030" w:type="dxa"/>
            <w:hideMark/>
          </w:tcPr>
          <w:p w14:paraId="15705FEF" w14:textId="77777777" w:rsidR="00A8749D" w:rsidRPr="00A8749D" w:rsidRDefault="00A8749D" w:rsidP="00A8749D">
            <w:r w:rsidRPr="00A8749D">
              <w:t>50_59</w:t>
            </w:r>
          </w:p>
        </w:tc>
        <w:tc>
          <w:tcPr>
            <w:tcW w:w="2030" w:type="dxa"/>
            <w:hideMark/>
          </w:tcPr>
          <w:p w14:paraId="131D21FA" w14:textId="77777777" w:rsidR="00A8749D" w:rsidRPr="00A8749D" w:rsidRDefault="00A8749D" w:rsidP="00A8749D">
            <w:r w:rsidRPr="00A8749D">
              <w:t>5.21E+06</w:t>
            </w:r>
          </w:p>
        </w:tc>
        <w:tc>
          <w:tcPr>
            <w:tcW w:w="2029" w:type="dxa"/>
            <w:hideMark/>
          </w:tcPr>
          <w:p w14:paraId="5FAD389A" w14:textId="77777777" w:rsidR="00A8749D" w:rsidRPr="00A8749D" w:rsidRDefault="00A8749D" w:rsidP="00A8749D">
            <w:r w:rsidRPr="00A8749D">
              <w:t>19.51</w:t>
            </w:r>
          </w:p>
        </w:tc>
        <w:tc>
          <w:tcPr>
            <w:tcW w:w="4058" w:type="dxa"/>
            <w:gridSpan w:val="2"/>
            <w:hideMark/>
          </w:tcPr>
          <w:p w14:paraId="13616269" w14:textId="77777777" w:rsidR="00A8749D" w:rsidRPr="00A8749D" w:rsidRDefault="00A8749D" w:rsidP="00A8749D">
            <w:r w:rsidRPr="00A8749D">
              <w:t>(4.18e+06-6.24e+06)</w:t>
            </w:r>
          </w:p>
        </w:tc>
      </w:tr>
      <w:tr w:rsidR="00A8749D" w:rsidRPr="00A8749D" w14:paraId="2F69E3E1"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68C2BEEC" w14:textId="77777777" w:rsidR="00A8749D" w:rsidRPr="00A8749D" w:rsidRDefault="00A8749D" w:rsidP="00A8749D">
            <w:r w:rsidRPr="00A8749D">
              <w:t>60_69</w:t>
            </w:r>
          </w:p>
        </w:tc>
        <w:tc>
          <w:tcPr>
            <w:tcW w:w="2030" w:type="dxa"/>
            <w:hideMark/>
          </w:tcPr>
          <w:p w14:paraId="12234DFC" w14:textId="77777777" w:rsidR="00A8749D" w:rsidRPr="00A8749D" w:rsidRDefault="00A8749D" w:rsidP="00A8749D">
            <w:r w:rsidRPr="00A8749D">
              <w:t>1.88E+06</w:t>
            </w:r>
          </w:p>
        </w:tc>
        <w:tc>
          <w:tcPr>
            <w:tcW w:w="2029" w:type="dxa"/>
            <w:hideMark/>
          </w:tcPr>
          <w:p w14:paraId="6F7385C0" w14:textId="77777777" w:rsidR="00A8749D" w:rsidRPr="00A8749D" w:rsidRDefault="00A8749D" w:rsidP="00A8749D">
            <w:r w:rsidRPr="00A8749D">
              <w:t>7.03</w:t>
            </w:r>
          </w:p>
        </w:tc>
        <w:tc>
          <w:tcPr>
            <w:tcW w:w="4058" w:type="dxa"/>
            <w:gridSpan w:val="2"/>
            <w:hideMark/>
          </w:tcPr>
          <w:p w14:paraId="3DDF0259" w14:textId="77777777" w:rsidR="00A8749D" w:rsidRPr="00A8749D" w:rsidRDefault="00A8749D" w:rsidP="00A8749D">
            <w:r w:rsidRPr="00A8749D">
              <w:t>(1.59e+06-2.16e+06)</w:t>
            </w:r>
          </w:p>
        </w:tc>
      </w:tr>
      <w:tr w:rsidR="00A8749D" w:rsidRPr="00A8749D" w14:paraId="1EBC1BAD" w14:textId="77777777" w:rsidTr="009000A1">
        <w:trPr>
          <w:trHeight w:val="391"/>
        </w:trPr>
        <w:tc>
          <w:tcPr>
            <w:tcW w:w="2030" w:type="dxa"/>
            <w:hideMark/>
          </w:tcPr>
          <w:p w14:paraId="0C57F686" w14:textId="77777777" w:rsidR="00A8749D" w:rsidRPr="00A8749D" w:rsidRDefault="00A8749D" w:rsidP="00A8749D">
            <w:r w:rsidRPr="00A8749D">
              <w:t>Region</w:t>
            </w:r>
          </w:p>
        </w:tc>
        <w:tc>
          <w:tcPr>
            <w:tcW w:w="2030" w:type="dxa"/>
            <w:hideMark/>
          </w:tcPr>
          <w:p w14:paraId="2599269B" w14:textId="77777777" w:rsidR="00A8749D" w:rsidRPr="00A8749D" w:rsidRDefault="00A8749D" w:rsidP="00A8749D"/>
        </w:tc>
        <w:tc>
          <w:tcPr>
            <w:tcW w:w="2029" w:type="dxa"/>
            <w:hideMark/>
          </w:tcPr>
          <w:p w14:paraId="7F6ADD6C" w14:textId="77777777" w:rsidR="00A8749D" w:rsidRPr="00A8749D" w:rsidRDefault="00A8749D" w:rsidP="00A8749D"/>
        </w:tc>
        <w:tc>
          <w:tcPr>
            <w:tcW w:w="4058" w:type="dxa"/>
            <w:gridSpan w:val="2"/>
            <w:hideMark/>
          </w:tcPr>
          <w:p w14:paraId="41BD85A0" w14:textId="77777777" w:rsidR="00A8749D" w:rsidRPr="00A8749D" w:rsidRDefault="00A8749D" w:rsidP="00A8749D"/>
        </w:tc>
      </w:tr>
      <w:tr w:rsidR="00A8749D" w:rsidRPr="00A8749D" w14:paraId="42092946"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317E7971" w14:textId="77777777" w:rsidR="00A8749D" w:rsidRPr="00A8749D" w:rsidRDefault="00A8749D" w:rsidP="00A8749D">
            <w:r w:rsidRPr="00A8749D">
              <w:t>Midwest</w:t>
            </w:r>
          </w:p>
        </w:tc>
        <w:tc>
          <w:tcPr>
            <w:tcW w:w="2030" w:type="dxa"/>
            <w:hideMark/>
          </w:tcPr>
          <w:p w14:paraId="5C05A35D" w14:textId="77777777" w:rsidR="00A8749D" w:rsidRPr="00A8749D" w:rsidRDefault="00A8749D" w:rsidP="00A8749D">
            <w:r w:rsidRPr="00A8749D">
              <w:t>6.18E+06</w:t>
            </w:r>
          </w:p>
        </w:tc>
        <w:tc>
          <w:tcPr>
            <w:tcW w:w="2029" w:type="dxa"/>
            <w:hideMark/>
          </w:tcPr>
          <w:p w14:paraId="5F591348" w14:textId="77777777" w:rsidR="00A8749D" w:rsidRPr="00A8749D" w:rsidRDefault="00A8749D" w:rsidP="00A8749D">
            <w:r w:rsidRPr="00A8749D">
              <w:t>23.14</w:t>
            </w:r>
          </w:p>
        </w:tc>
        <w:tc>
          <w:tcPr>
            <w:tcW w:w="4058" w:type="dxa"/>
            <w:gridSpan w:val="2"/>
            <w:hideMark/>
          </w:tcPr>
          <w:p w14:paraId="77458B97" w14:textId="77777777" w:rsidR="00A8749D" w:rsidRPr="00A8749D" w:rsidRDefault="00A8749D" w:rsidP="00A8749D">
            <w:r w:rsidRPr="00A8749D">
              <w:t>(4.77e+06-7.58e+06)</w:t>
            </w:r>
          </w:p>
        </w:tc>
      </w:tr>
      <w:tr w:rsidR="00A8749D" w:rsidRPr="00A8749D" w14:paraId="7F7C4EE6" w14:textId="77777777" w:rsidTr="009000A1">
        <w:trPr>
          <w:trHeight w:val="391"/>
        </w:trPr>
        <w:tc>
          <w:tcPr>
            <w:tcW w:w="2030" w:type="dxa"/>
            <w:hideMark/>
          </w:tcPr>
          <w:p w14:paraId="7481415C" w14:textId="77777777" w:rsidR="00A8749D" w:rsidRPr="00A8749D" w:rsidRDefault="00A8749D" w:rsidP="00A8749D">
            <w:r w:rsidRPr="00A8749D">
              <w:t>Northeast</w:t>
            </w:r>
          </w:p>
        </w:tc>
        <w:tc>
          <w:tcPr>
            <w:tcW w:w="2030" w:type="dxa"/>
            <w:hideMark/>
          </w:tcPr>
          <w:p w14:paraId="1DB56BF2" w14:textId="77777777" w:rsidR="00A8749D" w:rsidRPr="00A8749D" w:rsidRDefault="00A8749D" w:rsidP="00A8749D">
            <w:r w:rsidRPr="00A8749D">
              <w:t>4.92E+06</w:t>
            </w:r>
          </w:p>
        </w:tc>
        <w:tc>
          <w:tcPr>
            <w:tcW w:w="2029" w:type="dxa"/>
            <w:hideMark/>
          </w:tcPr>
          <w:p w14:paraId="53FAF0C3" w14:textId="77777777" w:rsidR="00A8749D" w:rsidRPr="00A8749D" w:rsidRDefault="00A8749D" w:rsidP="00A8749D">
            <w:r w:rsidRPr="00A8749D">
              <w:t>18.44</w:t>
            </w:r>
          </w:p>
        </w:tc>
        <w:tc>
          <w:tcPr>
            <w:tcW w:w="4058" w:type="dxa"/>
            <w:gridSpan w:val="2"/>
            <w:hideMark/>
          </w:tcPr>
          <w:p w14:paraId="5CF35E7A" w14:textId="77777777" w:rsidR="00A8749D" w:rsidRPr="00A8749D" w:rsidRDefault="00A8749D" w:rsidP="00A8749D">
            <w:r w:rsidRPr="00A8749D">
              <w:t>(3.84e+06-6.01e+06)</w:t>
            </w:r>
          </w:p>
        </w:tc>
      </w:tr>
      <w:tr w:rsidR="00A8749D" w:rsidRPr="00A8749D" w14:paraId="113A649F"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5EEBD2ED" w14:textId="77777777" w:rsidR="00A8749D" w:rsidRPr="00A8749D" w:rsidRDefault="00A8749D" w:rsidP="00A8749D">
            <w:r w:rsidRPr="00A8749D">
              <w:t>South</w:t>
            </w:r>
          </w:p>
        </w:tc>
        <w:tc>
          <w:tcPr>
            <w:tcW w:w="2030" w:type="dxa"/>
            <w:hideMark/>
          </w:tcPr>
          <w:p w14:paraId="1807B43A" w14:textId="77777777" w:rsidR="00A8749D" w:rsidRPr="00A8749D" w:rsidRDefault="00A8749D" w:rsidP="00A8749D">
            <w:r w:rsidRPr="00A8749D">
              <w:t>1.03E+07</w:t>
            </w:r>
          </w:p>
        </w:tc>
        <w:tc>
          <w:tcPr>
            <w:tcW w:w="2029" w:type="dxa"/>
            <w:hideMark/>
          </w:tcPr>
          <w:p w14:paraId="7A99DEA6" w14:textId="77777777" w:rsidR="00A8749D" w:rsidRPr="00A8749D" w:rsidRDefault="00A8749D" w:rsidP="00A8749D">
            <w:r w:rsidRPr="00A8749D">
              <w:t>38.75</w:t>
            </w:r>
          </w:p>
        </w:tc>
        <w:tc>
          <w:tcPr>
            <w:tcW w:w="4058" w:type="dxa"/>
            <w:gridSpan w:val="2"/>
            <w:hideMark/>
          </w:tcPr>
          <w:p w14:paraId="7BFF6E60" w14:textId="77777777" w:rsidR="00A8749D" w:rsidRPr="00A8749D" w:rsidRDefault="00A8749D" w:rsidP="00A8749D">
            <w:r w:rsidRPr="00A8749D">
              <w:t>(8.74e+06-1.20e+07)</w:t>
            </w:r>
          </w:p>
        </w:tc>
      </w:tr>
      <w:tr w:rsidR="00A8749D" w:rsidRPr="00A8749D" w14:paraId="5D88337B" w14:textId="77777777" w:rsidTr="009000A1">
        <w:trPr>
          <w:trHeight w:val="391"/>
        </w:trPr>
        <w:tc>
          <w:tcPr>
            <w:tcW w:w="2030" w:type="dxa"/>
            <w:hideMark/>
          </w:tcPr>
          <w:p w14:paraId="0832D21A" w14:textId="77777777" w:rsidR="00A8749D" w:rsidRPr="00A8749D" w:rsidRDefault="00A8749D" w:rsidP="00A8749D">
            <w:r w:rsidRPr="00A8749D">
              <w:t>West</w:t>
            </w:r>
          </w:p>
        </w:tc>
        <w:tc>
          <w:tcPr>
            <w:tcW w:w="2030" w:type="dxa"/>
            <w:hideMark/>
          </w:tcPr>
          <w:p w14:paraId="20B2D49D" w14:textId="77777777" w:rsidR="00A8749D" w:rsidRPr="00A8749D" w:rsidRDefault="00A8749D" w:rsidP="00A8749D">
            <w:r w:rsidRPr="00A8749D">
              <w:t>5.25E+06</w:t>
            </w:r>
          </w:p>
        </w:tc>
        <w:tc>
          <w:tcPr>
            <w:tcW w:w="2029" w:type="dxa"/>
            <w:hideMark/>
          </w:tcPr>
          <w:p w14:paraId="0793421C" w14:textId="77777777" w:rsidR="00A8749D" w:rsidRPr="00A8749D" w:rsidRDefault="00A8749D" w:rsidP="00A8749D">
            <w:r w:rsidRPr="00A8749D">
              <w:t>19.68</w:t>
            </w:r>
          </w:p>
        </w:tc>
        <w:tc>
          <w:tcPr>
            <w:tcW w:w="4058" w:type="dxa"/>
            <w:gridSpan w:val="2"/>
            <w:hideMark/>
          </w:tcPr>
          <w:p w14:paraId="375BF30E" w14:textId="77777777" w:rsidR="00A8749D" w:rsidRPr="00A8749D" w:rsidRDefault="00A8749D" w:rsidP="00A8749D">
            <w:r w:rsidRPr="00A8749D">
              <w:t>(3.93e+06-6.57e+06)</w:t>
            </w:r>
          </w:p>
        </w:tc>
      </w:tr>
      <w:tr w:rsidR="00A8749D" w:rsidRPr="00A8749D" w14:paraId="38BF2776"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4D2BD5E4" w14:textId="77777777" w:rsidR="00A8749D" w:rsidRPr="00A8749D" w:rsidRDefault="00A8749D" w:rsidP="00A8749D">
            <w:r w:rsidRPr="00A8749D">
              <w:t>Subregion</w:t>
            </w:r>
          </w:p>
        </w:tc>
        <w:tc>
          <w:tcPr>
            <w:tcW w:w="2030" w:type="dxa"/>
            <w:hideMark/>
          </w:tcPr>
          <w:p w14:paraId="25B96E5C" w14:textId="77777777" w:rsidR="00A8749D" w:rsidRPr="00A8749D" w:rsidRDefault="00A8749D" w:rsidP="00A8749D"/>
        </w:tc>
        <w:tc>
          <w:tcPr>
            <w:tcW w:w="2029" w:type="dxa"/>
            <w:hideMark/>
          </w:tcPr>
          <w:p w14:paraId="55CB93CA" w14:textId="77777777" w:rsidR="00A8749D" w:rsidRPr="00A8749D" w:rsidRDefault="00A8749D" w:rsidP="00A8749D"/>
        </w:tc>
        <w:tc>
          <w:tcPr>
            <w:tcW w:w="4058" w:type="dxa"/>
            <w:gridSpan w:val="2"/>
            <w:hideMark/>
          </w:tcPr>
          <w:p w14:paraId="7DF19A73" w14:textId="77777777" w:rsidR="00A8749D" w:rsidRPr="00A8749D" w:rsidRDefault="00A8749D" w:rsidP="00A8749D"/>
        </w:tc>
      </w:tr>
      <w:tr w:rsidR="00A8749D" w:rsidRPr="00A8749D" w14:paraId="2CF71D84" w14:textId="77777777" w:rsidTr="009000A1">
        <w:trPr>
          <w:trHeight w:val="391"/>
        </w:trPr>
        <w:tc>
          <w:tcPr>
            <w:tcW w:w="2030" w:type="dxa"/>
            <w:hideMark/>
          </w:tcPr>
          <w:p w14:paraId="1859B31C" w14:textId="77777777" w:rsidR="00A8749D" w:rsidRPr="00A8749D" w:rsidRDefault="00A8749D" w:rsidP="00A8749D">
            <w:r w:rsidRPr="00A8749D">
              <w:t>East North Central</w:t>
            </w:r>
          </w:p>
        </w:tc>
        <w:tc>
          <w:tcPr>
            <w:tcW w:w="2030" w:type="dxa"/>
            <w:hideMark/>
          </w:tcPr>
          <w:p w14:paraId="4438F976" w14:textId="77777777" w:rsidR="00A8749D" w:rsidRPr="00A8749D" w:rsidRDefault="00A8749D" w:rsidP="00A8749D">
            <w:r w:rsidRPr="00A8749D">
              <w:t>4.86E+06</w:t>
            </w:r>
          </w:p>
        </w:tc>
        <w:tc>
          <w:tcPr>
            <w:tcW w:w="2029" w:type="dxa"/>
            <w:hideMark/>
          </w:tcPr>
          <w:p w14:paraId="58C6F7DC" w14:textId="77777777" w:rsidR="00A8749D" w:rsidRPr="00A8749D" w:rsidRDefault="00A8749D" w:rsidP="00A8749D">
            <w:r w:rsidRPr="00A8749D">
              <w:t>18.21</w:t>
            </w:r>
          </w:p>
        </w:tc>
        <w:tc>
          <w:tcPr>
            <w:tcW w:w="4058" w:type="dxa"/>
            <w:gridSpan w:val="2"/>
            <w:hideMark/>
          </w:tcPr>
          <w:p w14:paraId="641FA483" w14:textId="77777777" w:rsidR="00A8749D" w:rsidRPr="00A8749D" w:rsidRDefault="00A8749D" w:rsidP="00A8749D">
            <w:r w:rsidRPr="00A8749D">
              <w:t>(3.64e+06-6.08e+06)</w:t>
            </w:r>
          </w:p>
        </w:tc>
      </w:tr>
      <w:tr w:rsidR="00A8749D" w:rsidRPr="00A8749D" w14:paraId="03472841"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1F342852" w14:textId="77777777" w:rsidR="00A8749D" w:rsidRPr="00A8749D" w:rsidRDefault="00A8749D" w:rsidP="00A8749D">
            <w:r w:rsidRPr="00A8749D">
              <w:t>East South Central</w:t>
            </w:r>
          </w:p>
        </w:tc>
        <w:tc>
          <w:tcPr>
            <w:tcW w:w="2030" w:type="dxa"/>
            <w:hideMark/>
          </w:tcPr>
          <w:p w14:paraId="2EFBA3B0" w14:textId="77777777" w:rsidR="00A8749D" w:rsidRPr="00A8749D" w:rsidRDefault="00A8749D" w:rsidP="00A8749D">
            <w:r w:rsidRPr="00A8749D">
              <w:t>1.70E+06</w:t>
            </w:r>
          </w:p>
        </w:tc>
        <w:tc>
          <w:tcPr>
            <w:tcW w:w="2029" w:type="dxa"/>
            <w:hideMark/>
          </w:tcPr>
          <w:p w14:paraId="06C35EDF" w14:textId="77777777" w:rsidR="00A8749D" w:rsidRPr="00A8749D" w:rsidRDefault="00A8749D" w:rsidP="00A8749D">
            <w:r w:rsidRPr="00A8749D">
              <w:t>6.37</w:t>
            </w:r>
          </w:p>
        </w:tc>
        <w:tc>
          <w:tcPr>
            <w:tcW w:w="4058" w:type="dxa"/>
            <w:gridSpan w:val="2"/>
            <w:hideMark/>
          </w:tcPr>
          <w:p w14:paraId="101B52E0" w14:textId="77777777" w:rsidR="00A8749D" w:rsidRPr="00A8749D" w:rsidRDefault="00A8749D" w:rsidP="00A8749D">
            <w:r w:rsidRPr="00A8749D">
              <w:t>(1.44e+06-1.97e+06)</w:t>
            </w:r>
          </w:p>
        </w:tc>
      </w:tr>
      <w:tr w:rsidR="00A8749D" w:rsidRPr="00A8749D" w14:paraId="2514628B" w14:textId="77777777" w:rsidTr="009000A1">
        <w:trPr>
          <w:trHeight w:val="391"/>
        </w:trPr>
        <w:tc>
          <w:tcPr>
            <w:tcW w:w="2030" w:type="dxa"/>
            <w:hideMark/>
          </w:tcPr>
          <w:p w14:paraId="5BE00706" w14:textId="77777777" w:rsidR="00A8749D" w:rsidRPr="00A8749D" w:rsidRDefault="00A8749D" w:rsidP="00A8749D">
            <w:r w:rsidRPr="00A8749D">
              <w:t>Middle Atlantic</w:t>
            </w:r>
          </w:p>
        </w:tc>
        <w:tc>
          <w:tcPr>
            <w:tcW w:w="2030" w:type="dxa"/>
            <w:hideMark/>
          </w:tcPr>
          <w:p w14:paraId="3C7A60FA" w14:textId="77777777" w:rsidR="00A8749D" w:rsidRPr="00A8749D" w:rsidRDefault="00A8749D" w:rsidP="00A8749D">
            <w:r w:rsidRPr="00A8749D">
              <w:t>3.76E+06</w:t>
            </w:r>
          </w:p>
        </w:tc>
        <w:tc>
          <w:tcPr>
            <w:tcW w:w="2029" w:type="dxa"/>
            <w:hideMark/>
          </w:tcPr>
          <w:p w14:paraId="3DE72199" w14:textId="77777777" w:rsidR="00A8749D" w:rsidRPr="00A8749D" w:rsidRDefault="00A8749D" w:rsidP="00A8749D">
            <w:r w:rsidRPr="00A8749D">
              <w:t>14.08</w:t>
            </w:r>
          </w:p>
        </w:tc>
        <w:tc>
          <w:tcPr>
            <w:tcW w:w="4058" w:type="dxa"/>
            <w:gridSpan w:val="2"/>
            <w:hideMark/>
          </w:tcPr>
          <w:p w14:paraId="6700CF0F" w14:textId="77777777" w:rsidR="00A8749D" w:rsidRPr="00A8749D" w:rsidRDefault="00A8749D" w:rsidP="00A8749D">
            <w:r w:rsidRPr="00A8749D">
              <w:t>(2.92e+06-4.60e+06)</w:t>
            </w:r>
          </w:p>
        </w:tc>
      </w:tr>
      <w:tr w:rsidR="00A8749D" w:rsidRPr="00A8749D" w14:paraId="3C1C8CBA"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1A153E26" w14:textId="77777777" w:rsidR="00A8749D" w:rsidRPr="00A8749D" w:rsidRDefault="00A8749D" w:rsidP="00A8749D">
            <w:r w:rsidRPr="00A8749D">
              <w:t>Mountain West</w:t>
            </w:r>
          </w:p>
        </w:tc>
        <w:tc>
          <w:tcPr>
            <w:tcW w:w="2030" w:type="dxa"/>
            <w:hideMark/>
          </w:tcPr>
          <w:p w14:paraId="3BFDEE81" w14:textId="77777777" w:rsidR="00A8749D" w:rsidRPr="00A8749D" w:rsidRDefault="00A8749D" w:rsidP="00A8749D">
            <w:r w:rsidRPr="00A8749D">
              <w:t>1.60E+06</w:t>
            </w:r>
          </w:p>
        </w:tc>
        <w:tc>
          <w:tcPr>
            <w:tcW w:w="2029" w:type="dxa"/>
            <w:hideMark/>
          </w:tcPr>
          <w:p w14:paraId="17B39545" w14:textId="77777777" w:rsidR="00A8749D" w:rsidRPr="00A8749D" w:rsidRDefault="00A8749D" w:rsidP="00A8749D">
            <w:r w:rsidRPr="00A8749D">
              <w:t>6</w:t>
            </w:r>
          </w:p>
        </w:tc>
        <w:tc>
          <w:tcPr>
            <w:tcW w:w="4058" w:type="dxa"/>
            <w:gridSpan w:val="2"/>
            <w:hideMark/>
          </w:tcPr>
          <w:p w14:paraId="5F7239B4" w14:textId="77777777" w:rsidR="00A8749D" w:rsidRPr="00A8749D" w:rsidRDefault="00A8749D" w:rsidP="00A8749D">
            <w:r w:rsidRPr="00A8749D">
              <w:t>(1.31e+06-1.89e+06)</w:t>
            </w:r>
          </w:p>
        </w:tc>
      </w:tr>
      <w:tr w:rsidR="00A8749D" w:rsidRPr="00A8749D" w14:paraId="02E31604" w14:textId="77777777" w:rsidTr="009000A1">
        <w:trPr>
          <w:trHeight w:val="391"/>
        </w:trPr>
        <w:tc>
          <w:tcPr>
            <w:tcW w:w="2030" w:type="dxa"/>
            <w:hideMark/>
          </w:tcPr>
          <w:p w14:paraId="2E4F8959" w14:textId="77777777" w:rsidR="00A8749D" w:rsidRPr="00A8749D" w:rsidRDefault="00A8749D" w:rsidP="00A8749D">
            <w:r w:rsidRPr="00A8749D">
              <w:t>New England</w:t>
            </w:r>
          </w:p>
        </w:tc>
        <w:tc>
          <w:tcPr>
            <w:tcW w:w="2030" w:type="dxa"/>
            <w:hideMark/>
          </w:tcPr>
          <w:p w14:paraId="3C54E3A3" w14:textId="77777777" w:rsidR="00A8749D" w:rsidRPr="00A8749D" w:rsidRDefault="00A8749D" w:rsidP="00A8749D">
            <w:r w:rsidRPr="00A8749D">
              <w:t>1.16E+06</w:t>
            </w:r>
          </w:p>
        </w:tc>
        <w:tc>
          <w:tcPr>
            <w:tcW w:w="2029" w:type="dxa"/>
            <w:hideMark/>
          </w:tcPr>
          <w:p w14:paraId="1FADC8EC" w14:textId="77777777" w:rsidR="00A8749D" w:rsidRPr="00A8749D" w:rsidRDefault="00A8749D" w:rsidP="00A8749D">
            <w:r w:rsidRPr="00A8749D">
              <w:t>4.36</w:t>
            </w:r>
          </w:p>
        </w:tc>
        <w:tc>
          <w:tcPr>
            <w:tcW w:w="4058" w:type="dxa"/>
            <w:gridSpan w:val="2"/>
            <w:hideMark/>
          </w:tcPr>
          <w:p w14:paraId="6901BE01" w14:textId="77777777" w:rsidR="00A8749D" w:rsidRPr="00A8749D" w:rsidRDefault="00A8749D" w:rsidP="00A8749D">
            <w:r w:rsidRPr="00A8749D">
              <w:t>(8.57e+05-1.47e+06)</w:t>
            </w:r>
          </w:p>
        </w:tc>
      </w:tr>
      <w:tr w:rsidR="00A8749D" w:rsidRPr="00A8749D" w14:paraId="182904D7"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5CD04F46" w14:textId="77777777" w:rsidR="00A8749D" w:rsidRPr="00A8749D" w:rsidRDefault="00A8749D" w:rsidP="00A8749D">
            <w:r w:rsidRPr="00A8749D">
              <w:t>Pacific West</w:t>
            </w:r>
          </w:p>
        </w:tc>
        <w:tc>
          <w:tcPr>
            <w:tcW w:w="2030" w:type="dxa"/>
            <w:hideMark/>
          </w:tcPr>
          <w:p w14:paraId="3E7E16A2" w14:textId="77777777" w:rsidR="00A8749D" w:rsidRPr="00A8749D" w:rsidRDefault="00A8749D" w:rsidP="00A8749D">
            <w:r w:rsidRPr="00A8749D">
              <w:t>3.65E+06</w:t>
            </w:r>
          </w:p>
        </w:tc>
        <w:tc>
          <w:tcPr>
            <w:tcW w:w="2029" w:type="dxa"/>
            <w:hideMark/>
          </w:tcPr>
          <w:p w14:paraId="06372C68" w14:textId="77777777" w:rsidR="00A8749D" w:rsidRPr="00A8749D" w:rsidRDefault="00A8749D" w:rsidP="00A8749D">
            <w:r w:rsidRPr="00A8749D">
              <w:t>13.68</w:t>
            </w:r>
          </w:p>
        </w:tc>
        <w:tc>
          <w:tcPr>
            <w:tcW w:w="4058" w:type="dxa"/>
            <w:gridSpan w:val="2"/>
            <w:hideMark/>
          </w:tcPr>
          <w:p w14:paraId="0DAF464F" w14:textId="77777777" w:rsidR="00A8749D" w:rsidRPr="00A8749D" w:rsidRDefault="00A8749D" w:rsidP="00A8749D">
            <w:r w:rsidRPr="00A8749D">
              <w:t>(2.59e+06-4.71e+06)</w:t>
            </w:r>
          </w:p>
        </w:tc>
      </w:tr>
      <w:tr w:rsidR="00A8749D" w:rsidRPr="00A8749D" w14:paraId="152FC1A3" w14:textId="77777777" w:rsidTr="009000A1">
        <w:trPr>
          <w:trHeight w:val="391"/>
        </w:trPr>
        <w:tc>
          <w:tcPr>
            <w:tcW w:w="2030" w:type="dxa"/>
            <w:hideMark/>
          </w:tcPr>
          <w:p w14:paraId="78AB7229" w14:textId="77777777" w:rsidR="00A8749D" w:rsidRPr="00A8749D" w:rsidRDefault="00A8749D" w:rsidP="00A8749D">
            <w:r w:rsidRPr="00A8749D">
              <w:t>South Atlantic</w:t>
            </w:r>
          </w:p>
        </w:tc>
        <w:tc>
          <w:tcPr>
            <w:tcW w:w="2030" w:type="dxa"/>
            <w:hideMark/>
          </w:tcPr>
          <w:p w14:paraId="644788BA" w14:textId="77777777" w:rsidR="00A8749D" w:rsidRPr="00A8749D" w:rsidRDefault="00A8749D" w:rsidP="00A8749D">
            <w:r w:rsidRPr="00A8749D">
              <w:t>5.30E+06</w:t>
            </w:r>
          </w:p>
        </w:tc>
        <w:tc>
          <w:tcPr>
            <w:tcW w:w="2029" w:type="dxa"/>
            <w:hideMark/>
          </w:tcPr>
          <w:p w14:paraId="27552EE6" w14:textId="77777777" w:rsidR="00A8749D" w:rsidRPr="00A8749D" w:rsidRDefault="00A8749D" w:rsidP="00A8749D">
            <w:r w:rsidRPr="00A8749D">
              <w:t>19.85</w:t>
            </w:r>
          </w:p>
        </w:tc>
        <w:tc>
          <w:tcPr>
            <w:tcW w:w="4058" w:type="dxa"/>
            <w:gridSpan w:val="2"/>
            <w:hideMark/>
          </w:tcPr>
          <w:p w14:paraId="09F4F38B" w14:textId="77777777" w:rsidR="00A8749D" w:rsidRPr="00A8749D" w:rsidRDefault="00A8749D" w:rsidP="00A8749D">
            <w:r w:rsidRPr="00A8749D">
              <w:t>(4.58e+06-6.01e+06)</w:t>
            </w:r>
          </w:p>
        </w:tc>
      </w:tr>
      <w:tr w:rsidR="00A8749D" w:rsidRPr="00A8749D" w14:paraId="25C0E82E" w14:textId="77777777" w:rsidTr="009000A1">
        <w:trPr>
          <w:cnfStyle w:val="000000100000" w:firstRow="0" w:lastRow="0" w:firstColumn="0" w:lastColumn="0" w:oddVBand="0" w:evenVBand="0" w:oddHBand="1" w:evenHBand="0" w:firstRowFirstColumn="0" w:firstRowLastColumn="0" w:lastRowFirstColumn="0" w:lastRowLastColumn="0"/>
          <w:trHeight w:val="391"/>
        </w:trPr>
        <w:tc>
          <w:tcPr>
            <w:tcW w:w="2030" w:type="dxa"/>
            <w:hideMark/>
          </w:tcPr>
          <w:p w14:paraId="64244F26" w14:textId="77777777" w:rsidR="00A8749D" w:rsidRPr="00A8749D" w:rsidRDefault="00A8749D" w:rsidP="00A8749D">
            <w:r w:rsidRPr="00A8749D">
              <w:t>West North Central</w:t>
            </w:r>
          </w:p>
        </w:tc>
        <w:tc>
          <w:tcPr>
            <w:tcW w:w="2030" w:type="dxa"/>
            <w:hideMark/>
          </w:tcPr>
          <w:p w14:paraId="5FFD42D7" w14:textId="77777777" w:rsidR="00A8749D" w:rsidRPr="00A8749D" w:rsidRDefault="00A8749D" w:rsidP="00A8749D">
            <w:r w:rsidRPr="00A8749D">
              <w:t>1.32E+06</w:t>
            </w:r>
          </w:p>
        </w:tc>
        <w:tc>
          <w:tcPr>
            <w:tcW w:w="2029" w:type="dxa"/>
            <w:hideMark/>
          </w:tcPr>
          <w:p w14:paraId="11FA0A60" w14:textId="77777777" w:rsidR="00A8749D" w:rsidRPr="00A8749D" w:rsidRDefault="00A8749D" w:rsidP="00A8749D">
            <w:r w:rsidRPr="00A8749D">
              <w:t>4.93</w:t>
            </w:r>
          </w:p>
        </w:tc>
        <w:tc>
          <w:tcPr>
            <w:tcW w:w="4058" w:type="dxa"/>
            <w:gridSpan w:val="2"/>
            <w:hideMark/>
          </w:tcPr>
          <w:p w14:paraId="406CB74D" w14:textId="77777777" w:rsidR="00A8749D" w:rsidRPr="00A8749D" w:rsidRDefault="00A8749D" w:rsidP="00A8749D">
            <w:r w:rsidRPr="00A8749D">
              <w:t>(1.13e+06-1.50e+06)</w:t>
            </w:r>
          </w:p>
        </w:tc>
      </w:tr>
      <w:tr w:rsidR="00A8749D" w:rsidRPr="00A8749D" w14:paraId="6C667AA7" w14:textId="77777777" w:rsidTr="009000A1">
        <w:trPr>
          <w:trHeight w:val="391"/>
        </w:trPr>
        <w:tc>
          <w:tcPr>
            <w:tcW w:w="2030" w:type="dxa"/>
            <w:hideMark/>
          </w:tcPr>
          <w:p w14:paraId="7497F311" w14:textId="77777777" w:rsidR="00A8749D" w:rsidRPr="00A8749D" w:rsidRDefault="00A8749D" w:rsidP="00A8749D">
            <w:r w:rsidRPr="00A8749D">
              <w:t>West South Central</w:t>
            </w:r>
          </w:p>
        </w:tc>
        <w:tc>
          <w:tcPr>
            <w:tcW w:w="2030" w:type="dxa"/>
            <w:hideMark/>
          </w:tcPr>
          <w:p w14:paraId="0454C286" w14:textId="77777777" w:rsidR="00A8749D" w:rsidRPr="00A8749D" w:rsidRDefault="00A8749D" w:rsidP="00A8749D">
            <w:r w:rsidRPr="00A8749D">
              <w:t>3.34E+06</w:t>
            </w:r>
          </w:p>
        </w:tc>
        <w:tc>
          <w:tcPr>
            <w:tcW w:w="2029" w:type="dxa"/>
            <w:hideMark/>
          </w:tcPr>
          <w:p w14:paraId="42B73F29" w14:textId="77777777" w:rsidR="00A8749D" w:rsidRPr="00A8749D" w:rsidRDefault="00A8749D" w:rsidP="00A8749D">
            <w:r w:rsidRPr="00A8749D">
              <w:t>12.53</w:t>
            </w:r>
          </w:p>
        </w:tc>
        <w:tc>
          <w:tcPr>
            <w:tcW w:w="4058" w:type="dxa"/>
            <w:gridSpan w:val="2"/>
            <w:hideMark/>
          </w:tcPr>
          <w:p w14:paraId="0AFECF61" w14:textId="77777777" w:rsidR="00A8749D" w:rsidRPr="00A8749D" w:rsidRDefault="00A8749D" w:rsidP="00A8749D">
            <w:r w:rsidRPr="00A8749D">
              <w:t>(2.65e+06-4.04e+06)</w:t>
            </w:r>
          </w:p>
        </w:tc>
      </w:tr>
    </w:tbl>
    <w:p w14:paraId="474987AF" w14:textId="77777777" w:rsidR="002F24E4" w:rsidRDefault="002F24E4">
      <w:pPr>
        <w:rPr>
          <w:b/>
          <w:bCs/>
        </w:rPr>
      </w:pPr>
    </w:p>
    <w:p w14:paraId="423E3AE2" w14:textId="26A38C85" w:rsidR="002F24E4" w:rsidRDefault="00EA144D">
      <w:pPr>
        <w:rPr>
          <w:b/>
          <w:bCs/>
        </w:rPr>
      </w:pPr>
      <w:r w:rsidRPr="00EA144D">
        <w:rPr>
          <w:b/>
          <w:bCs/>
        </w:rPr>
        <w:drawing>
          <wp:inline distT="0" distB="0" distL="0" distR="0" wp14:anchorId="6B52A38E" wp14:editId="06361197">
            <wp:extent cx="5943600" cy="4160520"/>
            <wp:effectExtent l="0" t="0" r="0" b="0"/>
            <wp:docPr id="5" name="Picture 4" descr="A picture containing screenshot, line, diagram, plot&#10;&#10;Description automatically generated">
              <a:extLst xmlns:a="http://schemas.openxmlformats.org/drawingml/2006/main">
                <a:ext uri="{FF2B5EF4-FFF2-40B4-BE49-F238E27FC236}">
                  <a16:creationId xmlns:a16="http://schemas.microsoft.com/office/drawing/2014/main" id="{2D703D48-DB2A-6C60-7330-0CF5EF8616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line, diagram, plot&#10;&#10;Description automatically generated">
                      <a:extLst>
                        <a:ext uri="{FF2B5EF4-FFF2-40B4-BE49-F238E27FC236}">
                          <a16:creationId xmlns:a16="http://schemas.microsoft.com/office/drawing/2014/main" id="{2D703D48-DB2A-6C60-7330-0CF5EF861641}"/>
                        </a:ext>
                      </a:extLst>
                    </pic:cNvPr>
                    <pic:cNvPicPr>
                      <a:picLocks noChangeAspect="1"/>
                    </pic:cNvPicPr>
                  </pic:nvPicPr>
                  <pic:blipFill>
                    <a:blip r:embed="rId10"/>
                    <a:stretch>
                      <a:fillRect/>
                    </a:stretch>
                  </pic:blipFill>
                  <pic:spPr>
                    <a:xfrm>
                      <a:off x="0" y="0"/>
                      <a:ext cx="5943600" cy="4160520"/>
                    </a:xfrm>
                    <a:prstGeom prst="rect">
                      <a:avLst/>
                    </a:prstGeom>
                  </pic:spPr>
                </pic:pic>
              </a:graphicData>
            </a:graphic>
          </wp:inline>
        </w:drawing>
      </w:r>
    </w:p>
    <w:p w14:paraId="3CC7C2E4" w14:textId="7AF35CDA" w:rsidR="002F24E4" w:rsidRDefault="002F24E4">
      <w:r>
        <w:rPr>
          <w:b/>
          <w:bCs/>
        </w:rPr>
        <w:t xml:space="preserve">Figure 1: </w:t>
      </w:r>
      <w:r>
        <w:t xml:space="preserve">Visits per 1000 members in each region over the 9-year observation period. </w:t>
      </w:r>
    </w:p>
    <w:p w14:paraId="0FDFD5AB" w14:textId="77777777" w:rsidR="002F24E4" w:rsidRDefault="002F24E4"/>
    <w:p w14:paraId="487E38FB" w14:textId="77777777" w:rsidR="002F24E4" w:rsidRDefault="002F24E4"/>
    <w:p w14:paraId="5CB2A886" w14:textId="77777777" w:rsidR="002F24E4" w:rsidRDefault="002F24E4"/>
    <w:p w14:paraId="60099A5E" w14:textId="77777777" w:rsidR="002F24E4" w:rsidRDefault="002F24E4"/>
    <w:p w14:paraId="5794B9E0" w14:textId="77777777" w:rsidR="002F24E4" w:rsidRDefault="002F24E4"/>
    <w:p w14:paraId="768A2B83" w14:textId="77777777" w:rsidR="002F24E4" w:rsidRDefault="002F24E4"/>
    <w:p w14:paraId="6FE5D477" w14:textId="77777777" w:rsidR="002F24E4" w:rsidRDefault="002F24E4">
      <w:pPr>
        <w:rPr>
          <w:b/>
          <w:bCs/>
        </w:rPr>
      </w:pPr>
    </w:p>
    <w:p w14:paraId="3AC44D14" w14:textId="77777777" w:rsidR="002F24E4" w:rsidRDefault="002F24E4">
      <w:pPr>
        <w:rPr>
          <w:b/>
          <w:bCs/>
        </w:rPr>
      </w:pPr>
    </w:p>
    <w:p w14:paraId="4DC5CA32" w14:textId="77777777" w:rsidR="002F24E4" w:rsidRDefault="002F24E4">
      <w:pPr>
        <w:rPr>
          <w:b/>
          <w:bCs/>
        </w:rPr>
      </w:pPr>
    </w:p>
    <w:p w14:paraId="4455D9DF" w14:textId="77777777" w:rsidR="002F24E4" w:rsidRDefault="002F24E4">
      <w:pPr>
        <w:rPr>
          <w:b/>
          <w:bCs/>
        </w:rPr>
      </w:pPr>
    </w:p>
    <w:p w14:paraId="23F574BE" w14:textId="77777777" w:rsidR="002F24E4" w:rsidRDefault="002F24E4">
      <w:pPr>
        <w:rPr>
          <w:b/>
          <w:bCs/>
        </w:rPr>
      </w:pPr>
    </w:p>
    <w:p w14:paraId="16603480" w14:textId="77777777" w:rsidR="002F24E4" w:rsidRDefault="002F24E4">
      <w:pPr>
        <w:rPr>
          <w:b/>
          <w:bCs/>
        </w:rPr>
      </w:pPr>
    </w:p>
    <w:p w14:paraId="5279AC62" w14:textId="77777777" w:rsidR="009C3F5E" w:rsidRDefault="009C3F5E" w:rsidP="009C3F5E">
      <w:pPr>
        <w:rPr>
          <w:b/>
          <w:bCs/>
        </w:rPr>
      </w:pPr>
      <w:r w:rsidRPr="0027617E">
        <w:rPr>
          <w:b/>
          <w:bCs/>
          <w:noProof/>
        </w:rPr>
        <w:lastRenderedPageBreak/>
        <w:drawing>
          <wp:inline distT="0" distB="0" distL="0" distR="0" wp14:anchorId="747FABA4" wp14:editId="60E8B075">
            <wp:extent cx="5943600" cy="4622165"/>
            <wp:effectExtent l="0" t="0" r="0" b="0"/>
            <wp:docPr id="418103885" name="Picture 418103885" descr="A picture containing screenshot, line&#10;&#10;Description automatically generated">
              <a:extLst xmlns:a="http://schemas.openxmlformats.org/drawingml/2006/main">
                <a:ext uri="{FF2B5EF4-FFF2-40B4-BE49-F238E27FC236}">
                  <a16:creationId xmlns:a16="http://schemas.microsoft.com/office/drawing/2014/main" id="{E51D199E-6BC2-6C35-1F23-11FFE59E16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line&#10;&#10;Description automatically generated">
                      <a:extLst>
                        <a:ext uri="{FF2B5EF4-FFF2-40B4-BE49-F238E27FC236}">
                          <a16:creationId xmlns:a16="http://schemas.microsoft.com/office/drawing/2014/main" id="{E51D199E-6BC2-6C35-1F23-11FFE59E1619}"/>
                        </a:ext>
                      </a:extLst>
                    </pic:cNvPr>
                    <pic:cNvPicPr>
                      <a:picLocks noChangeAspect="1"/>
                    </pic:cNvPicPr>
                  </pic:nvPicPr>
                  <pic:blipFill>
                    <a:blip r:embed="rId11"/>
                    <a:stretch>
                      <a:fillRect/>
                    </a:stretch>
                  </pic:blipFill>
                  <pic:spPr>
                    <a:xfrm>
                      <a:off x="0" y="0"/>
                      <a:ext cx="5943600" cy="4622165"/>
                    </a:xfrm>
                    <a:prstGeom prst="rect">
                      <a:avLst/>
                    </a:prstGeom>
                  </pic:spPr>
                </pic:pic>
              </a:graphicData>
            </a:graphic>
          </wp:inline>
        </w:drawing>
      </w:r>
    </w:p>
    <w:p w14:paraId="20D708F7" w14:textId="5666595F" w:rsidR="009C3F5E" w:rsidRDefault="009C3F5E" w:rsidP="009C3F5E">
      <w:r>
        <w:rPr>
          <w:b/>
          <w:bCs/>
        </w:rPr>
        <w:t xml:space="preserve">Figure </w:t>
      </w:r>
      <w:r w:rsidR="00C10002">
        <w:rPr>
          <w:b/>
          <w:bCs/>
        </w:rPr>
        <w:t>2</w:t>
      </w:r>
      <w:r>
        <w:rPr>
          <w:b/>
          <w:bCs/>
        </w:rPr>
        <w:t xml:space="preserve">: Visits patterns by region over the course of the year. </w:t>
      </w:r>
      <w:r>
        <w:t>The average number of visits per 1000 members over the 9-year observation period for all age groups is plotted for each census region. Points represent individual year values. Shading represents the 95% confidence intervals depicting year-to-year variation.</w:t>
      </w:r>
    </w:p>
    <w:p w14:paraId="714C9F58" w14:textId="77777777" w:rsidR="009C3F5E" w:rsidRDefault="009C3F5E" w:rsidP="009C3F5E"/>
    <w:p w14:paraId="63EF0FD3" w14:textId="77777777" w:rsidR="009C3F5E" w:rsidRDefault="009C3F5E" w:rsidP="009C3F5E">
      <w:pPr>
        <w:rPr>
          <w:b/>
          <w:bCs/>
        </w:rPr>
      </w:pPr>
      <w:r>
        <w:rPr>
          <w:b/>
          <w:bCs/>
          <w:noProof/>
        </w:rPr>
        <w:lastRenderedPageBreak/>
        <w:drawing>
          <wp:inline distT="0" distB="0" distL="0" distR="0" wp14:anchorId="634CC7ED" wp14:editId="139EC6B0">
            <wp:extent cx="6113721" cy="4885698"/>
            <wp:effectExtent l="0" t="0" r="0" b="0"/>
            <wp:docPr id="1687707637" name="Picture 2"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707637" name="Picture 2" descr="A map of the united states&#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48709" cy="4913658"/>
                    </a:xfrm>
                    <a:prstGeom prst="rect">
                      <a:avLst/>
                    </a:prstGeom>
                    <a:noFill/>
                    <a:ln>
                      <a:noFill/>
                    </a:ln>
                  </pic:spPr>
                </pic:pic>
              </a:graphicData>
            </a:graphic>
          </wp:inline>
        </w:drawing>
      </w:r>
    </w:p>
    <w:p w14:paraId="653EEC17" w14:textId="3D3AAA7A" w:rsidR="009C3F5E" w:rsidRPr="00F605F2" w:rsidRDefault="009C3F5E" w:rsidP="009C3F5E">
      <w:r>
        <w:rPr>
          <w:b/>
          <w:bCs/>
        </w:rPr>
        <w:t xml:space="preserve">Figure </w:t>
      </w:r>
      <w:r w:rsidR="00C10002">
        <w:rPr>
          <w:b/>
          <w:bCs/>
        </w:rPr>
        <w:t>3</w:t>
      </w:r>
      <w:r>
        <w:rPr>
          <w:b/>
          <w:bCs/>
        </w:rPr>
        <w:t xml:space="preserve">: </w:t>
      </w:r>
      <w:r w:rsidRPr="00F605F2">
        <w:rPr>
          <w:b/>
          <w:bCs/>
        </w:rPr>
        <w:t xml:space="preserve">Phases of US state trend </w:t>
      </w:r>
      <w:commentRangeStart w:id="21"/>
      <w:r w:rsidRPr="00F605F2">
        <w:rPr>
          <w:b/>
          <w:bCs/>
        </w:rPr>
        <w:t xml:space="preserve">sinusoidal fits. </w:t>
      </w:r>
      <w:commentRangeEnd w:id="21"/>
      <w:r w:rsidR="002112CE">
        <w:rPr>
          <w:rStyle w:val="CommentReference"/>
        </w:rPr>
        <w:commentReference w:id="21"/>
      </w:r>
    </w:p>
    <w:p w14:paraId="39F41169" w14:textId="249F76CC" w:rsidR="009C3F5E" w:rsidRPr="00F605F2" w:rsidRDefault="00EF718B" w:rsidP="009C3F5E">
      <w:r>
        <w:t xml:space="preserve">States are colored by </w:t>
      </w:r>
      <w:r w:rsidR="0008415E">
        <w:t>the</w:t>
      </w:r>
      <w:r>
        <w:t xml:space="preserve"> p</w:t>
      </w:r>
      <w:r w:rsidR="009C3F5E">
        <w:t xml:space="preserve">hases </w:t>
      </w:r>
      <w:r w:rsidR="0008415E">
        <w:t>of</w:t>
      </w:r>
      <w:r w:rsidR="009C3F5E">
        <w:t xml:space="preserve"> </w:t>
      </w:r>
      <w:r w:rsidR="0008415E">
        <w:t>the</w:t>
      </w:r>
      <w:r w:rsidR="009C3F5E">
        <w:t xml:space="preserve"> sinusoids fit to data from members of all ages in </w:t>
      </w:r>
      <w:r w:rsidR="0008415E">
        <w:t>each state</w:t>
      </w:r>
      <w:r w:rsidR="009C3F5E">
        <w:t xml:space="preserve">. </w:t>
      </w:r>
      <w:r w:rsidR="00B34BFA">
        <w:t>Darker colors indicate earlier peaks, and lighter colors indicate later peaks.</w:t>
      </w:r>
      <w:r w:rsidR="000F2F07">
        <w:t xml:space="preserve"> 1 corresponds to January 1</w:t>
      </w:r>
      <w:proofErr w:type="gramStart"/>
      <w:r w:rsidR="000F2F07" w:rsidRPr="000F2F07">
        <w:rPr>
          <w:vertAlign w:val="superscript"/>
        </w:rPr>
        <w:t>st</w:t>
      </w:r>
      <w:r w:rsidR="000F2F07">
        <w:t xml:space="preserve"> ,</w:t>
      </w:r>
      <w:proofErr w:type="gramEnd"/>
      <w:r w:rsidR="000F2F07">
        <w:t xml:space="preserve"> 2 corresponds to February 1</w:t>
      </w:r>
      <w:r w:rsidR="000F2F07" w:rsidRPr="000F2F07">
        <w:rPr>
          <w:vertAlign w:val="superscript"/>
        </w:rPr>
        <w:t>st</w:t>
      </w:r>
      <w:r w:rsidR="000F2F07">
        <w:t xml:space="preserve"> </w:t>
      </w:r>
      <w:proofErr w:type="spellStart"/>
      <w:r w:rsidR="000F2F07">
        <w:t>etc</w:t>
      </w:r>
      <w:proofErr w:type="spellEnd"/>
      <w:r w:rsidR="000F2F07">
        <w:t>, with numbers &lt;1 representing December dates.</w:t>
      </w:r>
    </w:p>
    <w:p w14:paraId="7B6B7186" w14:textId="77777777" w:rsidR="009C3F5E" w:rsidRPr="0027617E" w:rsidRDefault="009C3F5E" w:rsidP="009C3F5E"/>
    <w:p w14:paraId="517BA764" w14:textId="77777777" w:rsidR="008860C4" w:rsidRDefault="008860C4">
      <w:pPr>
        <w:rPr>
          <w:b/>
          <w:bCs/>
        </w:rPr>
      </w:pPr>
    </w:p>
    <w:p w14:paraId="17261199" w14:textId="77777777" w:rsidR="00866181" w:rsidRDefault="00866181">
      <w:pPr>
        <w:rPr>
          <w:b/>
          <w:bCs/>
        </w:rPr>
      </w:pPr>
    </w:p>
    <w:p w14:paraId="3AB54053" w14:textId="77777777" w:rsidR="00866181" w:rsidRDefault="00866181">
      <w:pPr>
        <w:rPr>
          <w:b/>
          <w:bCs/>
        </w:rPr>
      </w:pPr>
    </w:p>
    <w:p w14:paraId="5B68F6B9" w14:textId="77777777" w:rsidR="00866181" w:rsidRDefault="00866181">
      <w:pPr>
        <w:rPr>
          <w:b/>
          <w:bCs/>
        </w:rPr>
      </w:pPr>
    </w:p>
    <w:p w14:paraId="4C2F24D3" w14:textId="77777777" w:rsidR="00866181" w:rsidRDefault="00866181">
      <w:pPr>
        <w:rPr>
          <w:b/>
          <w:bCs/>
        </w:rPr>
      </w:pPr>
    </w:p>
    <w:p w14:paraId="0DB75A92" w14:textId="77777777" w:rsidR="00866181" w:rsidRDefault="00866181">
      <w:pPr>
        <w:rPr>
          <w:b/>
          <w:bCs/>
        </w:rPr>
      </w:pPr>
    </w:p>
    <w:p w14:paraId="625D789F" w14:textId="77777777" w:rsidR="00866181" w:rsidRDefault="00866181">
      <w:pPr>
        <w:rPr>
          <w:b/>
          <w:bCs/>
        </w:rPr>
      </w:pPr>
    </w:p>
    <w:p w14:paraId="312813B3" w14:textId="77777777" w:rsidR="00866181" w:rsidRDefault="00866181">
      <w:pPr>
        <w:rPr>
          <w:b/>
          <w:bCs/>
        </w:rPr>
      </w:pPr>
    </w:p>
    <w:p w14:paraId="37867E5B" w14:textId="77777777" w:rsidR="00866181" w:rsidRDefault="00866181">
      <w:pPr>
        <w:rPr>
          <w:b/>
          <w:bCs/>
        </w:rPr>
      </w:pPr>
    </w:p>
    <w:p w14:paraId="4C0C5E29" w14:textId="77777777" w:rsidR="00866181" w:rsidRDefault="00866181">
      <w:pPr>
        <w:rPr>
          <w:b/>
          <w:bCs/>
        </w:rPr>
      </w:pPr>
    </w:p>
    <w:p w14:paraId="7C640763" w14:textId="77777777" w:rsidR="0073179C" w:rsidRDefault="0073179C">
      <w:pPr>
        <w:rPr>
          <w:b/>
          <w:bCs/>
        </w:rPr>
      </w:pPr>
    </w:p>
    <w:p w14:paraId="03D535F9" w14:textId="6AE59779" w:rsidR="009C3F5E" w:rsidRDefault="009C3F5E" w:rsidP="009C3F5E">
      <w:pPr>
        <w:rPr>
          <w:b/>
          <w:bCs/>
        </w:rPr>
      </w:pPr>
      <w:r>
        <w:rPr>
          <w:b/>
          <w:bCs/>
        </w:rPr>
        <w:lastRenderedPageBreak/>
        <w:t>REFERENCES</w:t>
      </w:r>
    </w:p>
    <w:p w14:paraId="6CE66073" w14:textId="77777777" w:rsidR="00BF237C" w:rsidRPr="00BF237C" w:rsidRDefault="009C3F5E" w:rsidP="00BF237C">
      <w:pPr>
        <w:pStyle w:val="Bibliography"/>
        <w:rPr>
          <w:rFonts w:ascii="Calibri" w:cs="Calibri"/>
        </w:rPr>
      </w:pPr>
      <w:r>
        <w:rPr>
          <w:b/>
          <w:bCs/>
        </w:rPr>
        <w:fldChar w:fldCharType="begin"/>
      </w:r>
      <w:r>
        <w:rPr>
          <w:b/>
          <w:bCs/>
        </w:rPr>
        <w:instrText xml:space="preserve"> ADDIN ZOTERO_BIBL {"uncited":[],"omitted":[],"custom":[]} CSL_BIBLIOGRAPHY </w:instrText>
      </w:r>
      <w:r>
        <w:rPr>
          <w:b/>
          <w:bCs/>
        </w:rPr>
        <w:fldChar w:fldCharType="separate"/>
      </w:r>
      <w:r w:rsidR="00BF237C" w:rsidRPr="00BF237C">
        <w:rPr>
          <w:rFonts w:ascii="Calibri" w:cs="Calibri"/>
        </w:rPr>
        <w:t>1.</w:t>
      </w:r>
      <w:r w:rsidR="00BF237C" w:rsidRPr="00BF237C">
        <w:rPr>
          <w:rFonts w:ascii="Calibri" w:cs="Calibri"/>
        </w:rPr>
        <w:tab/>
      </w:r>
      <w:proofErr w:type="spellStart"/>
      <w:r w:rsidR="00BF237C" w:rsidRPr="00BF237C">
        <w:rPr>
          <w:rFonts w:ascii="Calibri" w:cs="Calibri"/>
        </w:rPr>
        <w:t>Lewnard</w:t>
      </w:r>
      <w:proofErr w:type="spellEnd"/>
      <w:r w:rsidR="00BF237C" w:rsidRPr="00BF237C">
        <w:rPr>
          <w:rFonts w:ascii="Calibri" w:cs="Calibri"/>
        </w:rPr>
        <w:t>, J.A., King, L.M., Fleming-Dutra, K.E., Link-</w:t>
      </w:r>
      <w:proofErr w:type="spellStart"/>
      <w:r w:rsidR="00BF237C" w:rsidRPr="00BF237C">
        <w:rPr>
          <w:rFonts w:ascii="Calibri" w:cs="Calibri"/>
        </w:rPr>
        <w:t>Gelles</w:t>
      </w:r>
      <w:proofErr w:type="spellEnd"/>
      <w:r w:rsidR="00BF237C" w:rsidRPr="00BF237C">
        <w:rPr>
          <w:rFonts w:ascii="Calibri" w:cs="Calibri"/>
        </w:rPr>
        <w:t xml:space="preserve">, R., and Van </w:t>
      </w:r>
      <w:proofErr w:type="spellStart"/>
      <w:r w:rsidR="00BF237C" w:rsidRPr="00BF237C">
        <w:rPr>
          <w:rFonts w:ascii="Calibri" w:cs="Calibri"/>
        </w:rPr>
        <w:t>Beneden</w:t>
      </w:r>
      <w:proofErr w:type="spellEnd"/>
      <w:r w:rsidR="00BF237C" w:rsidRPr="00BF237C">
        <w:rPr>
          <w:rFonts w:ascii="Calibri" w:cs="Calibri"/>
        </w:rPr>
        <w:t xml:space="preserve">, C.A. (2021). Incidence of Pharyngitis, Sinusitis, Acute Otitis Media, and Outpatient Antibiotic Prescribing Preventable by Vaccination Against Group A Streptococcus in the United States. Clinical Infectious Diseases </w:t>
      </w:r>
      <w:r w:rsidR="00BF237C" w:rsidRPr="00BF237C">
        <w:rPr>
          <w:rFonts w:ascii="Calibri" w:cs="Calibri"/>
          <w:i/>
          <w:iCs/>
        </w:rPr>
        <w:t>73</w:t>
      </w:r>
      <w:r w:rsidR="00BF237C" w:rsidRPr="00BF237C">
        <w:rPr>
          <w:rFonts w:ascii="Calibri" w:cs="Calibri"/>
        </w:rPr>
        <w:t>, e47–e58. 10.1093/</w:t>
      </w:r>
      <w:proofErr w:type="spellStart"/>
      <w:r w:rsidR="00BF237C" w:rsidRPr="00BF237C">
        <w:rPr>
          <w:rFonts w:ascii="Calibri" w:cs="Calibri"/>
        </w:rPr>
        <w:t>cid</w:t>
      </w:r>
      <w:proofErr w:type="spellEnd"/>
      <w:r w:rsidR="00BF237C" w:rsidRPr="00BF237C">
        <w:rPr>
          <w:rFonts w:ascii="Calibri" w:cs="Calibri"/>
        </w:rPr>
        <w:t>/ciaa529.</w:t>
      </w:r>
    </w:p>
    <w:p w14:paraId="5D0F1143" w14:textId="77777777" w:rsidR="00BF237C" w:rsidRPr="00BF237C" w:rsidRDefault="00BF237C" w:rsidP="00BF237C">
      <w:pPr>
        <w:pStyle w:val="Bibliography"/>
        <w:rPr>
          <w:rFonts w:ascii="Calibri" w:cs="Calibri"/>
        </w:rPr>
      </w:pPr>
      <w:r w:rsidRPr="00BF237C">
        <w:rPr>
          <w:rFonts w:ascii="Calibri" w:cs="Calibri"/>
        </w:rPr>
        <w:t>2.</w:t>
      </w:r>
      <w:r w:rsidRPr="00BF237C">
        <w:rPr>
          <w:rFonts w:ascii="Calibri" w:cs="Calibri"/>
        </w:rPr>
        <w:tab/>
        <w:t xml:space="preserve">Pharyngitis (Strep Throat): Information </w:t>
      </w:r>
      <w:proofErr w:type="gramStart"/>
      <w:r w:rsidRPr="00BF237C">
        <w:rPr>
          <w:rFonts w:ascii="Calibri" w:cs="Calibri"/>
        </w:rPr>
        <w:t>For</w:t>
      </w:r>
      <w:proofErr w:type="gramEnd"/>
      <w:r w:rsidRPr="00BF237C">
        <w:rPr>
          <w:rFonts w:ascii="Calibri" w:cs="Calibri"/>
        </w:rPr>
        <w:t xml:space="preserve"> Clinicians | CDC (2023). https://www.cdc.gov/groupastrep/diseases-hcp/strep-throat.html.</w:t>
      </w:r>
    </w:p>
    <w:p w14:paraId="2616305A" w14:textId="77777777" w:rsidR="00BF237C" w:rsidRPr="00BF237C" w:rsidRDefault="00BF237C" w:rsidP="00BF237C">
      <w:pPr>
        <w:pStyle w:val="Bibliography"/>
        <w:rPr>
          <w:rFonts w:ascii="Calibri" w:cs="Calibri"/>
        </w:rPr>
      </w:pPr>
      <w:r w:rsidRPr="00BF237C">
        <w:rPr>
          <w:rFonts w:ascii="Calibri" w:cs="Calibri"/>
        </w:rPr>
        <w:t>3.</w:t>
      </w:r>
      <w:r w:rsidRPr="00BF237C">
        <w:rPr>
          <w:rFonts w:ascii="Calibri" w:cs="Calibri"/>
        </w:rPr>
        <w:tab/>
      </w:r>
      <w:proofErr w:type="spellStart"/>
      <w:r w:rsidRPr="00BF237C">
        <w:rPr>
          <w:rFonts w:ascii="Calibri" w:cs="Calibri"/>
        </w:rPr>
        <w:t>Kissler</w:t>
      </w:r>
      <w:proofErr w:type="spellEnd"/>
      <w:r w:rsidRPr="00BF237C">
        <w:rPr>
          <w:rFonts w:ascii="Calibri" w:cs="Calibri"/>
        </w:rPr>
        <w:t xml:space="preserve">, S.M., Wang, B., Mehrotra, A., Barnett, M., and Grad, Y.H. (2023). Impact of Respiratory Infection and Chronic Comorbidities on Early Pediatric Antibiotic Dispensing in the United States. Clinical Infectious Diseases </w:t>
      </w:r>
      <w:r w:rsidRPr="00BF237C">
        <w:rPr>
          <w:rFonts w:ascii="Calibri" w:cs="Calibri"/>
          <w:i/>
          <w:iCs/>
        </w:rPr>
        <w:t>76</w:t>
      </w:r>
      <w:r w:rsidRPr="00BF237C">
        <w:rPr>
          <w:rFonts w:ascii="Calibri" w:cs="Calibri"/>
        </w:rPr>
        <w:t>, 382–388. 10.1093/</w:t>
      </w:r>
      <w:proofErr w:type="spellStart"/>
      <w:r w:rsidRPr="00BF237C">
        <w:rPr>
          <w:rFonts w:ascii="Calibri" w:cs="Calibri"/>
        </w:rPr>
        <w:t>cid</w:t>
      </w:r>
      <w:proofErr w:type="spellEnd"/>
      <w:r w:rsidRPr="00BF237C">
        <w:rPr>
          <w:rFonts w:ascii="Calibri" w:cs="Calibri"/>
        </w:rPr>
        <w:t>/ciac811.</w:t>
      </w:r>
    </w:p>
    <w:p w14:paraId="3C49AD95" w14:textId="77777777" w:rsidR="00BF237C" w:rsidRPr="00BF237C" w:rsidRDefault="00BF237C" w:rsidP="00BF237C">
      <w:pPr>
        <w:pStyle w:val="Bibliography"/>
        <w:rPr>
          <w:rFonts w:ascii="Calibri" w:cs="Calibri"/>
        </w:rPr>
      </w:pPr>
      <w:r w:rsidRPr="00BF237C">
        <w:rPr>
          <w:rFonts w:ascii="Calibri" w:cs="Calibri"/>
        </w:rPr>
        <w:t>4.</w:t>
      </w:r>
      <w:r w:rsidRPr="00BF237C">
        <w:rPr>
          <w:rFonts w:ascii="Calibri" w:cs="Calibri"/>
        </w:rPr>
        <w:tab/>
        <w:t xml:space="preserve">Brouwer, S., Rivera-Hernandez, T., </w:t>
      </w:r>
      <w:proofErr w:type="spellStart"/>
      <w:r w:rsidRPr="00BF237C">
        <w:rPr>
          <w:rFonts w:ascii="Calibri" w:cs="Calibri"/>
        </w:rPr>
        <w:t>Curren</w:t>
      </w:r>
      <w:proofErr w:type="spellEnd"/>
      <w:r w:rsidRPr="00BF237C">
        <w:rPr>
          <w:rFonts w:ascii="Calibri" w:cs="Calibri"/>
        </w:rPr>
        <w:t xml:space="preserve">, B.F., Harbison-Price, N., De Oliveira, D.M.P., Jespersen, M.G., Davies, M.R., and Walker, M.J. (2023). Pathogenesis, </w:t>
      </w:r>
      <w:proofErr w:type="gramStart"/>
      <w:r w:rsidRPr="00BF237C">
        <w:rPr>
          <w:rFonts w:ascii="Calibri" w:cs="Calibri"/>
        </w:rPr>
        <w:t>epidemiology</w:t>
      </w:r>
      <w:proofErr w:type="gramEnd"/>
      <w:r w:rsidRPr="00BF237C">
        <w:rPr>
          <w:rFonts w:ascii="Calibri" w:cs="Calibri"/>
        </w:rPr>
        <w:t xml:space="preserve"> and control of Group A Streptococcus infection. Nat Rev </w:t>
      </w:r>
      <w:proofErr w:type="spellStart"/>
      <w:r w:rsidRPr="00BF237C">
        <w:rPr>
          <w:rFonts w:ascii="Calibri" w:cs="Calibri"/>
        </w:rPr>
        <w:t>Microbiol</w:t>
      </w:r>
      <w:proofErr w:type="spellEnd"/>
      <w:r w:rsidRPr="00BF237C">
        <w:rPr>
          <w:rFonts w:ascii="Calibri" w:cs="Calibri"/>
        </w:rPr>
        <w:t>. 10.1038/s41579-023-00865-7.</w:t>
      </w:r>
    </w:p>
    <w:p w14:paraId="71951281" w14:textId="77777777" w:rsidR="00BF237C" w:rsidRPr="00BF237C" w:rsidRDefault="00BF237C" w:rsidP="00BF237C">
      <w:pPr>
        <w:pStyle w:val="Bibliography"/>
        <w:rPr>
          <w:rFonts w:ascii="Calibri" w:cs="Calibri"/>
        </w:rPr>
      </w:pPr>
      <w:r w:rsidRPr="00BF237C">
        <w:rPr>
          <w:rFonts w:ascii="Calibri" w:cs="Calibri"/>
        </w:rPr>
        <w:t>5.</w:t>
      </w:r>
      <w:r w:rsidRPr="00BF237C">
        <w:rPr>
          <w:rFonts w:ascii="Calibri" w:cs="Calibri"/>
        </w:rPr>
        <w:tab/>
      </w:r>
      <w:proofErr w:type="spellStart"/>
      <w:r w:rsidRPr="00BF237C">
        <w:rPr>
          <w:rFonts w:ascii="Calibri" w:cs="Calibri"/>
        </w:rPr>
        <w:t>Tedijanto</w:t>
      </w:r>
      <w:proofErr w:type="spellEnd"/>
      <w:r w:rsidRPr="00BF237C">
        <w:rPr>
          <w:rFonts w:ascii="Calibri" w:cs="Calibri"/>
        </w:rPr>
        <w:t xml:space="preserve">, C., Olesen, S.W., Grad, Y.H., and </w:t>
      </w:r>
      <w:proofErr w:type="spellStart"/>
      <w:r w:rsidRPr="00BF237C">
        <w:rPr>
          <w:rFonts w:ascii="Calibri" w:cs="Calibri"/>
        </w:rPr>
        <w:t>Lipsitch</w:t>
      </w:r>
      <w:proofErr w:type="spellEnd"/>
      <w:r w:rsidRPr="00BF237C">
        <w:rPr>
          <w:rFonts w:ascii="Calibri" w:cs="Calibri"/>
        </w:rPr>
        <w:t xml:space="preserve">, M. (2018). Estimating the proportion of bystander selection for antibiotic resistance among potentially pathogenic bacterial flora. Proceedings of the National Academy of Sciences </w:t>
      </w:r>
      <w:r w:rsidRPr="00BF237C">
        <w:rPr>
          <w:rFonts w:ascii="Calibri" w:cs="Calibri"/>
          <w:i/>
          <w:iCs/>
        </w:rPr>
        <w:t>115</w:t>
      </w:r>
      <w:r w:rsidRPr="00BF237C">
        <w:rPr>
          <w:rFonts w:ascii="Calibri" w:cs="Calibri"/>
        </w:rPr>
        <w:t>, E11988–E11995. 10.1073/pnas.1810840115.</w:t>
      </w:r>
    </w:p>
    <w:p w14:paraId="7EF3D5D9" w14:textId="77777777" w:rsidR="00BF237C" w:rsidRPr="00BF237C" w:rsidRDefault="00BF237C" w:rsidP="00BF237C">
      <w:pPr>
        <w:pStyle w:val="Bibliography"/>
        <w:rPr>
          <w:rFonts w:ascii="Calibri" w:cs="Calibri"/>
        </w:rPr>
      </w:pPr>
      <w:r w:rsidRPr="00BF237C">
        <w:rPr>
          <w:rFonts w:ascii="Calibri" w:cs="Calibri"/>
        </w:rPr>
        <w:t>6.</w:t>
      </w:r>
      <w:r w:rsidRPr="00BF237C">
        <w:rPr>
          <w:rFonts w:ascii="Calibri" w:cs="Calibri"/>
        </w:rPr>
        <w:tab/>
        <w:t xml:space="preserve">Increase in Invasive Group </w:t>
      </w:r>
      <w:proofErr w:type="gramStart"/>
      <w:r w:rsidRPr="00BF237C">
        <w:rPr>
          <w:rFonts w:ascii="Calibri" w:cs="Calibri"/>
        </w:rPr>
        <w:t>A</w:t>
      </w:r>
      <w:proofErr w:type="gramEnd"/>
      <w:r w:rsidRPr="00BF237C">
        <w:rPr>
          <w:rFonts w:ascii="Calibri" w:cs="Calibri"/>
        </w:rPr>
        <w:t xml:space="preserve"> Strep Infections, 2022-2023 | CDC (2023). https://www.cdc.gov/groupastrep/igas-infections-investigation.html.</w:t>
      </w:r>
    </w:p>
    <w:p w14:paraId="6B5FD0C1" w14:textId="77777777" w:rsidR="00BF237C" w:rsidRPr="00BF237C" w:rsidRDefault="00BF237C" w:rsidP="00BF237C">
      <w:pPr>
        <w:pStyle w:val="Bibliography"/>
        <w:rPr>
          <w:rFonts w:ascii="Calibri" w:cs="Calibri"/>
        </w:rPr>
      </w:pPr>
      <w:r w:rsidRPr="00BF237C">
        <w:rPr>
          <w:rFonts w:ascii="Calibri" w:cs="Calibri"/>
        </w:rPr>
        <w:t>7.</w:t>
      </w:r>
      <w:r w:rsidRPr="00BF237C">
        <w:rPr>
          <w:rFonts w:ascii="Calibri" w:cs="Calibri"/>
        </w:rPr>
        <w:tab/>
        <w:t xml:space="preserve">Dale, J.B., and Walker, M.J. (2020). Update on Group </w:t>
      </w:r>
      <w:proofErr w:type="gramStart"/>
      <w:r w:rsidRPr="00BF237C">
        <w:rPr>
          <w:rFonts w:ascii="Calibri" w:cs="Calibri"/>
        </w:rPr>
        <w:t>A</w:t>
      </w:r>
      <w:proofErr w:type="gramEnd"/>
      <w:r w:rsidRPr="00BF237C">
        <w:rPr>
          <w:rFonts w:ascii="Calibri" w:cs="Calibri"/>
        </w:rPr>
        <w:t xml:space="preserve"> Streptococcal Vaccine Development. </w:t>
      </w:r>
      <w:proofErr w:type="spellStart"/>
      <w:r w:rsidRPr="00BF237C">
        <w:rPr>
          <w:rFonts w:ascii="Calibri" w:cs="Calibri"/>
        </w:rPr>
        <w:t>Curr</w:t>
      </w:r>
      <w:proofErr w:type="spellEnd"/>
      <w:r w:rsidRPr="00BF237C">
        <w:rPr>
          <w:rFonts w:ascii="Calibri" w:cs="Calibri"/>
        </w:rPr>
        <w:t xml:space="preserve"> </w:t>
      </w:r>
      <w:proofErr w:type="spellStart"/>
      <w:r w:rsidRPr="00BF237C">
        <w:rPr>
          <w:rFonts w:ascii="Calibri" w:cs="Calibri"/>
        </w:rPr>
        <w:t>Opin</w:t>
      </w:r>
      <w:proofErr w:type="spellEnd"/>
      <w:r w:rsidRPr="00BF237C">
        <w:rPr>
          <w:rFonts w:ascii="Calibri" w:cs="Calibri"/>
        </w:rPr>
        <w:t xml:space="preserve"> Infect Dis </w:t>
      </w:r>
      <w:r w:rsidRPr="00BF237C">
        <w:rPr>
          <w:rFonts w:ascii="Calibri" w:cs="Calibri"/>
          <w:i/>
          <w:iCs/>
        </w:rPr>
        <w:t>33</w:t>
      </w:r>
      <w:r w:rsidRPr="00BF237C">
        <w:rPr>
          <w:rFonts w:ascii="Calibri" w:cs="Calibri"/>
        </w:rPr>
        <w:t>, 244–250. 10.1097/QCO.0000000000000644.</w:t>
      </w:r>
    </w:p>
    <w:p w14:paraId="55D85DBE" w14:textId="77777777" w:rsidR="00BF237C" w:rsidRPr="00BF237C" w:rsidRDefault="00BF237C" w:rsidP="00BF237C">
      <w:pPr>
        <w:pStyle w:val="Bibliography"/>
        <w:rPr>
          <w:rFonts w:ascii="Calibri" w:cs="Calibri"/>
        </w:rPr>
      </w:pPr>
      <w:r w:rsidRPr="00BF237C">
        <w:rPr>
          <w:rFonts w:ascii="Calibri" w:cs="Calibri"/>
        </w:rPr>
        <w:t>8.</w:t>
      </w:r>
      <w:r w:rsidRPr="00BF237C">
        <w:rPr>
          <w:rFonts w:ascii="Calibri" w:cs="Calibri"/>
        </w:rPr>
        <w:tab/>
        <w:t xml:space="preserve">Dale, J.B., </w:t>
      </w:r>
      <w:proofErr w:type="spellStart"/>
      <w:r w:rsidRPr="00BF237C">
        <w:rPr>
          <w:rFonts w:ascii="Calibri" w:cs="Calibri"/>
        </w:rPr>
        <w:t>Penfound</w:t>
      </w:r>
      <w:proofErr w:type="spellEnd"/>
      <w:r w:rsidRPr="00BF237C">
        <w:rPr>
          <w:rFonts w:ascii="Calibri" w:cs="Calibri"/>
        </w:rPr>
        <w:t xml:space="preserve">, T.A., Chiang, E.Y., and Walton, W.J. (2011). New 30-valent M protein-based vaccine evokes cross-opsonic antibodies against non-vaccine serotypes of group A streptococci. Vaccine </w:t>
      </w:r>
      <w:r w:rsidRPr="00BF237C">
        <w:rPr>
          <w:rFonts w:ascii="Calibri" w:cs="Calibri"/>
          <w:i/>
          <w:iCs/>
        </w:rPr>
        <w:t>29</w:t>
      </w:r>
      <w:r w:rsidRPr="00BF237C">
        <w:rPr>
          <w:rFonts w:ascii="Calibri" w:cs="Calibri"/>
        </w:rPr>
        <w:t>, 8175–8178. 10.1016/j.vaccine.2011.09.005.</w:t>
      </w:r>
    </w:p>
    <w:p w14:paraId="689135EF" w14:textId="77777777" w:rsidR="00BF237C" w:rsidRPr="00BF237C" w:rsidRDefault="00BF237C" w:rsidP="00BF237C">
      <w:pPr>
        <w:pStyle w:val="Bibliography"/>
        <w:rPr>
          <w:rFonts w:ascii="Calibri" w:cs="Calibri"/>
        </w:rPr>
      </w:pPr>
      <w:r w:rsidRPr="00BF237C">
        <w:rPr>
          <w:rFonts w:ascii="Calibri" w:cs="Calibri"/>
        </w:rPr>
        <w:t>9.</w:t>
      </w:r>
      <w:r w:rsidRPr="00BF237C">
        <w:rPr>
          <w:rFonts w:ascii="Calibri" w:cs="Calibri"/>
        </w:rPr>
        <w:tab/>
      </w:r>
      <w:proofErr w:type="spellStart"/>
      <w:r w:rsidRPr="00BF237C">
        <w:rPr>
          <w:rFonts w:ascii="Calibri" w:cs="Calibri"/>
        </w:rPr>
        <w:t>Kennis</w:t>
      </w:r>
      <w:proofErr w:type="spellEnd"/>
      <w:r w:rsidRPr="00BF237C">
        <w:rPr>
          <w:rFonts w:ascii="Calibri" w:cs="Calibri"/>
        </w:rPr>
        <w:t xml:space="preserve">, M., Tagawa, A., Kung, V.M., Montalbano, G., Narvaez, I., Franco-Paredes, C., Vargas Barahona, L., </w:t>
      </w:r>
      <w:proofErr w:type="spellStart"/>
      <w:r w:rsidRPr="00BF237C">
        <w:rPr>
          <w:rFonts w:ascii="Calibri" w:cs="Calibri"/>
        </w:rPr>
        <w:t>Madinger</w:t>
      </w:r>
      <w:proofErr w:type="spellEnd"/>
      <w:r w:rsidRPr="00BF237C">
        <w:rPr>
          <w:rFonts w:ascii="Calibri" w:cs="Calibri"/>
        </w:rPr>
        <w:t xml:space="preserve">, N., Shapiro, L., Chastain, D.B., et al. (2022). Seasonal variations and risk factors of Streptococcus pyogenes infection: a multicenter research network study. Therapeutic Advances in Infection </w:t>
      </w:r>
      <w:r w:rsidRPr="00BF237C">
        <w:rPr>
          <w:rFonts w:ascii="Calibri" w:cs="Calibri"/>
          <w:i/>
          <w:iCs/>
        </w:rPr>
        <w:t>9</w:t>
      </w:r>
      <w:r w:rsidRPr="00BF237C">
        <w:rPr>
          <w:rFonts w:ascii="Calibri" w:cs="Calibri"/>
        </w:rPr>
        <w:t>, 20499361221132100. 10.1177/20499361221132101.</w:t>
      </w:r>
    </w:p>
    <w:p w14:paraId="25CF11F4" w14:textId="77777777" w:rsidR="00BF237C" w:rsidRPr="00BF237C" w:rsidRDefault="00BF237C" w:rsidP="00BF237C">
      <w:pPr>
        <w:pStyle w:val="Bibliography"/>
        <w:rPr>
          <w:rFonts w:ascii="Calibri" w:cs="Calibri"/>
        </w:rPr>
      </w:pPr>
      <w:r w:rsidRPr="00BF237C">
        <w:rPr>
          <w:rFonts w:ascii="Calibri" w:cs="Calibri"/>
        </w:rPr>
        <w:t>10.</w:t>
      </w:r>
      <w:r w:rsidRPr="00BF237C">
        <w:rPr>
          <w:rFonts w:ascii="Calibri" w:cs="Calibri"/>
        </w:rPr>
        <w:tab/>
      </w:r>
      <w:proofErr w:type="spellStart"/>
      <w:r w:rsidRPr="00BF237C">
        <w:rPr>
          <w:rFonts w:ascii="Calibri" w:cs="Calibri"/>
        </w:rPr>
        <w:t>Charu</w:t>
      </w:r>
      <w:proofErr w:type="spellEnd"/>
      <w:r w:rsidRPr="00BF237C">
        <w:rPr>
          <w:rFonts w:ascii="Calibri" w:cs="Calibri"/>
        </w:rPr>
        <w:t xml:space="preserve">, V., </w:t>
      </w:r>
      <w:proofErr w:type="spellStart"/>
      <w:r w:rsidRPr="00BF237C">
        <w:rPr>
          <w:rFonts w:ascii="Calibri" w:cs="Calibri"/>
        </w:rPr>
        <w:t>Zeger</w:t>
      </w:r>
      <w:proofErr w:type="spellEnd"/>
      <w:r w:rsidRPr="00BF237C">
        <w:rPr>
          <w:rFonts w:ascii="Calibri" w:cs="Calibri"/>
        </w:rPr>
        <w:t xml:space="preserve">, S., Gog, J., </w:t>
      </w:r>
      <w:proofErr w:type="spellStart"/>
      <w:r w:rsidRPr="00BF237C">
        <w:rPr>
          <w:rFonts w:ascii="Calibri" w:cs="Calibri"/>
        </w:rPr>
        <w:t>Bjørnstad</w:t>
      </w:r>
      <w:proofErr w:type="spellEnd"/>
      <w:r w:rsidRPr="00BF237C">
        <w:rPr>
          <w:rFonts w:ascii="Calibri" w:cs="Calibri"/>
        </w:rPr>
        <w:t xml:space="preserve">, O.N., </w:t>
      </w:r>
      <w:proofErr w:type="spellStart"/>
      <w:r w:rsidRPr="00BF237C">
        <w:rPr>
          <w:rFonts w:ascii="Calibri" w:cs="Calibri"/>
        </w:rPr>
        <w:t>Kissler</w:t>
      </w:r>
      <w:proofErr w:type="spellEnd"/>
      <w:r w:rsidRPr="00BF237C">
        <w:rPr>
          <w:rFonts w:ascii="Calibri" w:cs="Calibri"/>
        </w:rPr>
        <w:t xml:space="preserve">, S., Simonsen, L., Grenfell, B.T., and </w:t>
      </w:r>
      <w:proofErr w:type="spellStart"/>
      <w:r w:rsidRPr="00BF237C">
        <w:rPr>
          <w:rFonts w:ascii="Calibri" w:cs="Calibri"/>
        </w:rPr>
        <w:t>Viboud</w:t>
      </w:r>
      <w:proofErr w:type="spellEnd"/>
      <w:r w:rsidRPr="00BF237C">
        <w:rPr>
          <w:rFonts w:ascii="Calibri" w:cs="Calibri"/>
        </w:rPr>
        <w:t xml:space="preserve">, C. (2017). Human mobility and the spatial transmission of influenza in the United States. PLOS Computational Biology </w:t>
      </w:r>
      <w:r w:rsidRPr="00BF237C">
        <w:rPr>
          <w:rFonts w:ascii="Calibri" w:cs="Calibri"/>
          <w:i/>
          <w:iCs/>
        </w:rPr>
        <w:t>13</w:t>
      </w:r>
      <w:r w:rsidRPr="00BF237C">
        <w:rPr>
          <w:rFonts w:ascii="Calibri" w:cs="Calibri"/>
        </w:rPr>
        <w:t>, e1005382. 10.1371/journal.pcbi.1005382.</w:t>
      </w:r>
    </w:p>
    <w:p w14:paraId="13F08859" w14:textId="77777777" w:rsidR="00BF237C" w:rsidRPr="00BF237C" w:rsidRDefault="00BF237C" w:rsidP="00BF237C">
      <w:pPr>
        <w:pStyle w:val="Bibliography"/>
        <w:rPr>
          <w:rFonts w:ascii="Calibri" w:cs="Calibri"/>
        </w:rPr>
      </w:pPr>
      <w:r w:rsidRPr="00BF237C">
        <w:rPr>
          <w:rFonts w:ascii="Calibri" w:cs="Calibri"/>
        </w:rPr>
        <w:t>11.</w:t>
      </w:r>
      <w:r w:rsidRPr="00BF237C">
        <w:rPr>
          <w:rFonts w:ascii="Calibri" w:cs="Calibri"/>
        </w:rPr>
        <w:tab/>
        <w:t xml:space="preserve">Pitzer, V.E., </w:t>
      </w:r>
      <w:proofErr w:type="spellStart"/>
      <w:r w:rsidRPr="00BF237C">
        <w:rPr>
          <w:rFonts w:ascii="Calibri" w:cs="Calibri"/>
        </w:rPr>
        <w:t>Viboud</w:t>
      </w:r>
      <w:proofErr w:type="spellEnd"/>
      <w:r w:rsidRPr="00BF237C">
        <w:rPr>
          <w:rFonts w:ascii="Calibri" w:cs="Calibri"/>
        </w:rPr>
        <w:t xml:space="preserve">, C., Alonso, W.J., Wilcox, T., Metcalf, C.J., Steiner, C.A., Haynes, A.K., and Grenfell, B.T. (2015). Environmental Drivers of the Spatiotemporal Dynamics of Respiratory Syncytial Virus in the United States. PLOS Pathogens </w:t>
      </w:r>
      <w:r w:rsidRPr="00BF237C">
        <w:rPr>
          <w:rFonts w:ascii="Calibri" w:cs="Calibri"/>
          <w:i/>
          <w:iCs/>
        </w:rPr>
        <w:t>11</w:t>
      </w:r>
      <w:r w:rsidRPr="00BF237C">
        <w:rPr>
          <w:rFonts w:ascii="Calibri" w:cs="Calibri"/>
        </w:rPr>
        <w:t>, e1004591. 10.1371/journal.ppat.1004591.</w:t>
      </w:r>
    </w:p>
    <w:p w14:paraId="0DAB757C" w14:textId="77777777" w:rsidR="00BF237C" w:rsidRPr="00BF237C" w:rsidRDefault="00BF237C" w:rsidP="00BF237C">
      <w:pPr>
        <w:pStyle w:val="Bibliography"/>
        <w:rPr>
          <w:rFonts w:ascii="Calibri" w:cs="Calibri"/>
        </w:rPr>
      </w:pPr>
      <w:r w:rsidRPr="00BF237C">
        <w:rPr>
          <w:rFonts w:ascii="Calibri" w:cs="Calibri"/>
        </w:rPr>
        <w:lastRenderedPageBreak/>
        <w:t>12.</w:t>
      </w:r>
      <w:r w:rsidRPr="00BF237C">
        <w:rPr>
          <w:rFonts w:ascii="Calibri" w:cs="Calibri"/>
        </w:rPr>
        <w:tab/>
        <w:t xml:space="preserve">Real World Evidence | </w:t>
      </w:r>
      <w:proofErr w:type="spellStart"/>
      <w:r w:rsidRPr="00BF237C">
        <w:rPr>
          <w:rFonts w:ascii="Calibri" w:cs="Calibri"/>
        </w:rPr>
        <w:t>Merative</w:t>
      </w:r>
      <w:proofErr w:type="spellEnd"/>
      <w:r w:rsidRPr="00BF237C">
        <w:rPr>
          <w:rFonts w:ascii="Calibri" w:cs="Calibri"/>
        </w:rPr>
        <w:t xml:space="preserve"> https://www.merative.com/real-world-evidence.</w:t>
      </w:r>
    </w:p>
    <w:p w14:paraId="05C6BD8A" w14:textId="77777777" w:rsidR="00BF237C" w:rsidRPr="00BF237C" w:rsidRDefault="00BF237C" w:rsidP="00BF237C">
      <w:pPr>
        <w:pStyle w:val="Bibliography"/>
        <w:rPr>
          <w:rFonts w:ascii="Calibri" w:cs="Calibri"/>
        </w:rPr>
      </w:pPr>
      <w:r w:rsidRPr="00BF237C">
        <w:rPr>
          <w:rFonts w:ascii="Calibri" w:cs="Calibri"/>
        </w:rPr>
        <w:t>13.</w:t>
      </w:r>
      <w:r w:rsidRPr="00BF237C">
        <w:rPr>
          <w:rFonts w:ascii="Calibri" w:cs="Calibri"/>
        </w:rPr>
        <w:tab/>
        <w:t>Clinical Classifications Software (CCS) for ICD-10-PCS (beta version) https://hcup-us.ahrq.gov/toolssoftware/ccs10/ccs10.jsp.</w:t>
      </w:r>
    </w:p>
    <w:p w14:paraId="3462000B" w14:textId="77777777" w:rsidR="00BF237C" w:rsidRPr="00BF237C" w:rsidRDefault="00BF237C" w:rsidP="00BF237C">
      <w:pPr>
        <w:pStyle w:val="Bibliography"/>
        <w:rPr>
          <w:rFonts w:ascii="Calibri" w:cs="Calibri"/>
        </w:rPr>
      </w:pPr>
      <w:r w:rsidRPr="00BF237C">
        <w:rPr>
          <w:rFonts w:ascii="Calibri" w:cs="Calibri"/>
        </w:rPr>
        <w:t>14.</w:t>
      </w:r>
      <w:r w:rsidRPr="00BF237C">
        <w:rPr>
          <w:rFonts w:ascii="Calibri" w:cs="Calibri"/>
        </w:rPr>
        <w:tab/>
        <w:t xml:space="preserve">Shaman, J., and Kohn, M. (2009). Absolute humidity modulates influenza survival, transmission, and seasonality. Proceedings of the National Academy of Sciences </w:t>
      </w:r>
      <w:r w:rsidRPr="00BF237C">
        <w:rPr>
          <w:rFonts w:ascii="Calibri" w:cs="Calibri"/>
          <w:i/>
          <w:iCs/>
        </w:rPr>
        <w:t>106</w:t>
      </w:r>
      <w:r w:rsidRPr="00BF237C">
        <w:rPr>
          <w:rFonts w:ascii="Calibri" w:cs="Calibri"/>
        </w:rPr>
        <w:t>, 3243–3248. 10.1073/pnas.0806852106.</w:t>
      </w:r>
    </w:p>
    <w:p w14:paraId="2EA88694" w14:textId="77777777" w:rsidR="00BF237C" w:rsidRPr="00BF237C" w:rsidRDefault="00BF237C" w:rsidP="00BF237C">
      <w:pPr>
        <w:pStyle w:val="Bibliography"/>
        <w:rPr>
          <w:rFonts w:ascii="Calibri" w:cs="Calibri"/>
        </w:rPr>
      </w:pPr>
      <w:r w:rsidRPr="00BF237C">
        <w:rPr>
          <w:rFonts w:ascii="Calibri" w:cs="Calibri"/>
        </w:rPr>
        <w:t>15.</w:t>
      </w:r>
      <w:r w:rsidRPr="00BF237C">
        <w:rPr>
          <w:rFonts w:ascii="Calibri" w:cs="Calibri"/>
        </w:rPr>
        <w:tab/>
      </w:r>
      <w:proofErr w:type="spellStart"/>
      <w:r w:rsidRPr="00BF237C">
        <w:rPr>
          <w:rFonts w:ascii="Calibri" w:cs="Calibri"/>
        </w:rPr>
        <w:t>Danchin</w:t>
      </w:r>
      <w:proofErr w:type="spellEnd"/>
      <w:r w:rsidRPr="00BF237C">
        <w:rPr>
          <w:rFonts w:ascii="Calibri" w:cs="Calibri"/>
        </w:rPr>
        <w:t xml:space="preserve">, M.H., Rogers, S., Kelpie, L., Selvaraj, G., Curtis, N., Carlin, J.B., Nolan, T.M., and </w:t>
      </w:r>
      <w:proofErr w:type="spellStart"/>
      <w:r w:rsidRPr="00BF237C">
        <w:rPr>
          <w:rFonts w:ascii="Calibri" w:cs="Calibri"/>
        </w:rPr>
        <w:t>Carapetis</w:t>
      </w:r>
      <w:proofErr w:type="spellEnd"/>
      <w:r w:rsidRPr="00BF237C">
        <w:rPr>
          <w:rFonts w:ascii="Calibri" w:cs="Calibri"/>
        </w:rPr>
        <w:t xml:space="preserve">, J.R. (2007). Burden of acute sore throat and group A streptococcal pharyngitis in school-aged children and their families in Australia. Pediatrics </w:t>
      </w:r>
      <w:r w:rsidRPr="00BF237C">
        <w:rPr>
          <w:rFonts w:ascii="Calibri" w:cs="Calibri"/>
          <w:i/>
          <w:iCs/>
        </w:rPr>
        <w:t>120</w:t>
      </w:r>
      <w:r w:rsidRPr="00BF237C">
        <w:rPr>
          <w:rFonts w:ascii="Calibri" w:cs="Calibri"/>
        </w:rPr>
        <w:t>, 950–957. 10.1542/peds.2006-3368.</w:t>
      </w:r>
    </w:p>
    <w:p w14:paraId="5746262F" w14:textId="4D9F7D9E" w:rsidR="009C3F5E" w:rsidRDefault="009C3F5E" w:rsidP="009C3F5E">
      <w:pPr>
        <w:rPr>
          <w:b/>
          <w:bCs/>
        </w:rPr>
      </w:pPr>
      <w:r>
        <w:rPr>
          <w:b/>
          <w:bCs/>
        </w:rPr>
        <w:fldChar w:fldCharType="end"/>
      </w:r>
    </w:p>
    <w:p w14:paraId="1035633E" w14:textId="77777777" w:rsidR="009C3F5E" w:rsidRDefault="009C3F5E">
      <w:pPr>
        <w:rPr>
          <w:b/>
          <w:bCs/>
        </w:rPr>
      </w:pPr>
    </w:p>
    <w:p w14:paraId="0616C293" w14:textId="77777777" w:rsidR="00146ED1" w:rsidRDefault="00146ED1">
      <w:pPr>
        <w:rPr>
          <w:b/>
          <w:bCs/>
        </w:rPr>
      </w:pPr>
    </w:p>
    <w:p w14:paraId="6F0AE9BB" w14:textId="77777777" w:rsidR="00146ED1" w:rsidRDefault="00146ED1">
      <w:pPr>
        <w:rPr>
          <w:b/>
          <w:bCs/>
        </w:rPr>
      </w:pPr>
    </w:p>
    <w:p w14:paraId="21A76FBE" w14:textId="77777777" w:rsidR="00146ED1" w:rsidRDefault="00146ED1">
      <w:pPr>
        <w:rPr>
          <w:b/>
          <w:bCs/>
        </w:rPr>
      </w:pPr>
    </w:p>
    <w:p w14:paraId="7098BC93" w14:textId="77777777" w:rsidR="00146ED1" w:rsidRDefault="00146ED1">
      <w:pPr>
        <w:rPr>
          <w:b/>
          <w:bCs/>
        </w:rPr>
      </w:pPr>
    </w:p>
    <w:p w14:paraId="15CDB372" w14:textId="77777777" w:rsidR="00146ED1" w:rsidRDefault="00146ED1">
      <w:pPr>
        <w:rPr>
          <w:b/>
          <w:bCs/>
        </w:rPr>
      </w:pPr>
    </w:p>
    <w:p w14:paraId="691152BB" w14:textId="77777777" w:rsidR="00146ED1" w:rsidRDefault="00146ED1">
      <w:pPr>
        <w:rPr>
          <w:b/>
          <w:bCs/>
        </w:rPr>
      </w:pPr>
    </w:p>
    <w:p w14:paraId="042095FD" w14:textId="77777777" w:rsidR="00146ED1" w:rsidRDefault="00146ED1">
      <w:pPr>
        <w:rPr>
          <w:b/>
          <w:bCs/>
        </w:rPr>
      </w:pPr>
    </w:p>
    <w:p w14:paraId="75F8526B" w14:textId="77777777" w:rsidR="00146ED1" w:rsidRDefault="00146ED1">
      <w:pPr>
        <w:rPr>
          <w:b/>
          <w:bCs/>
        </w:rPr>
      </w:pPr>
    </w:p>
    <w:p w14:paraId="664093FA" w14:textId="77777777" w:rsidR="00146ED1" w:rsidRDefault="00146ED1">
      <w:pPr>
        <w:rPr>
          <w:b/>
          <w:bCs/>
        </w:rPr>
      </w:pPr>
    </w:p>
    <w:p w14:paraId="171FF937" w14:textId="77777777" w:rsidR="00146ED1" w:rsidRDefault="00146ED1">
      <w:pPr>
        <w:rPr>
          <w:b/>
          <w:bCs/>
        </w:rPr>
      </w:pPr>
    </w:p>
    <w:p w14:paraId="192174A6" w14:textId="77777777" w:rsidR="00146ED1" w:rsidRDefault="00146ED1">
      <w:pPr>
        <w:rPr>
          <w:b/>
          <w:bCs/>
        </w:rPr>
      </w:pPr>
    </w:p>
    <w:p w14:paraId="09F4F282" w14:textId="77777777" w:rsidR="00146ED1" w:rsidRDefault="00146ED1">
      <w:pPr>
        <w:rPr>
          <w:b/>
          <w:bCs/>
        </w:rPr>
      </w:pPr>
    </w:p>
    <w:p w14:paraId="71583231" w14:textId="77777777" w:rsidR="00146ED1" w:rsidRDefault="00146ED1">
      <w:pPr>
        <w:rPr>
          <w:b/>
          <w:bCs/>
        </w:rPr>
      </w:pPr>
    </w:p>
    <w:p w14:paraId="5D1DAF64" w14:textId="77777777" w:rsidR="00146ED1" w:rsidRDefault="00146ED1">
      <w:pPr>
        <w:rPr>
          <w:b/>
          <w:bCs/>
        </w:rPr>
      </w:pPr>
    </w:p>
    <w:p w14:paraId="2F9A6F98" w14:textId="77777777" w:rsidR="00146ED1" w:rsidRDefault="00146ED1">
      <w:pPr>
        <w:rPr>
          <w:b/>
          <w:bCs/>
        </w:rPr>
      </w:pPr>
    </w:p>
    <w:p w14:paraId="730FB82A" w14:textId="77777777" w:rsidR="00146ED1" w:rsidRDefault="00146ED1">
      <w:pPr>
        <w:rPr>
          <w:b/>
          <w:bCs/>
        </w:rPr>
      </w:pPr>
    </w:p>
    <w:p w14:paraId="0904D119" w14:textId="77777777" w:rsidR="00146ED1" w:rsidRDefault="00146ED1">
      <w:pPr>
        <w:rPr>
          <w:b/>
          <w:bCs/>
        </w:rPr>
      </w:pPr>
    </w:p>
    <w:p w14:paraId="7261EB06" w14:textId="77777777" w:rsidR="00146ED1" w:rsidRDefault="00146ED1">
      <w:pPr>
        <w:rPr>
          <w:b/>
          <w:bCs/>
        </w:rPr>
      </w:pPr>
    </w:p>
    <w:p w14:paraId="6D817436" w14:textId="77777777" w:rsidR="00146ED1" w:rsidRDefault="00146ED1">
      <w:pPr>
        <w:rPr>
          <w:b/>
          <w:bCs/>
        </w:rPr>
      </w:pPr>
    </w:p>
    <w:p w14:paraId="2A3A73A0" w14:textId="77777777" w:rsidR="00146ED1" w:rsidRDefault="00146ED1">
      <w:pPr>
        <w:rPr>
          <w:b/>
          <w:bCs/>
        </w:rPr>
      </w:pPr>
    </w:p>
    <w:p w14:paraId="071510EB" w14:textId="77777777" w:rsidR="00146ED1" w:rsidRDefault="00146ED1">
      <w:pPr>
        <w:rPr>
          <w:b/>
          <w:bCs/>
        </w:rPr>
      </w:pPr>
    </w:p>
    <w:p w14:paraId="275FA957" w14:textId="77777777" w:rsidR="00146ED1" w:rsidRDefault="00146ED1">
      <w:pPr>
        <w:rPr>
          <w:b/>
          <w:bCs/>
        </w:rPr>
      </w:pPr>
    </w:p>
    <w:p w14:paraId="66EAEAB4" w14:textId="77777777" w:rsidR="00146ED1" w:rsidRDefault="00146ED1">
      <w:pPr>
        <w:rPr>
          <w:b/>
          <w:bCs/>
        </w:rPr>
      </w:pPr>
    </w:p>
    <w:p w14:paraId="3801485A" w14:textId="77777777" w:rsidR="00146ED1" w:rsidRDefault="00146ED1">
      <w:pPr>
        <w:rPr>
          <w:b/>
          <w:bCs/>
        </w:rPr>
      </w:pPr>
    </w:p>
    <w:p w14:paraId="7F5842AC" w14:textId="77777777" w:rsidR="00146ED1" w:rsidRDefault="00146ED1">
      <w:pPr>
        <w:rPr>
          <w:b/>
          <w:bCs/>
        </w:rPr>
      </w:pPr>
    </w:p>
    <w:p w14:paraId="1AC6E736" w14:textId="77777777" w:rsidR="00146ED1" w:rsidRDefault="00146ED1">
      <w:pPr>
        <w:rPr>
          <w:b/>
          <w:bCs/>
        </w:rPr>
      </w:pPr>
    </w:p>
    <w:p w14:paraId="64CCC0AA" w14:textId="77777777" w:rsidR="00146ED1" w:rsidRDefault="00146ED1">
      <w:pPr>
        <w:rPr>
          <w:b/>
          <w:bCs/>
        </w:rPr>
      </w:pPr>
    </w:p>
    <w:p w14:paraId="3A629E09" w14:textId="77777777" w:rsidR="00146ED1" w:rsidRDefault="00146ED1">
      <w:pPr>
        <w:rPr>
          <w:b/>
          <w:bCs/>
        </w:rPr>
      </w:pPr>
    </w:p>
    <w:p w14:paraId="0831D6E8" w14:textId="7B0E2A71" w:rsidR="004E4487" w:rsidRPr="003E07F8" w:rsidRDefault="003E07F8">
      <w:pPr>
        <w:rPr>
          <w:b/>
          <w:bCs/>
        </w:rPr>
      </w:pPr>
      <w:r>
        <w:rPr>
          <w:b/>
          <w:bCs/>
        </w:rPr>
        <w:lastRenderedPageBreak/>
        <w:t>SUPPLEMENTAL MATERIALS</w:t>
      </w:r>
    </w:p>
    <w:p w14:paraId="1DB6BA71" w14:textId="77777777" w:rsidR="00DF74D7" w:rsidRPr="003E07F8" w:rsidRDefault="003E07F8">
      <w:pPr>
        <w:rPr>
          <w:b/>
          <w:bCs/>
        </w:rPr>
      </w:pPr>
      <w:r w:rsidRPr="003E07F8">
        <w:rPr>
          <w:b/>
          <w:bCs/>
        </w:rPr>
        <w:t>Supplementary Table 1: CCS to ICD Code Mapping</w:t>
      </w:r>
    </w:p>
    <w:tbl>
      <w:tblPr>
        <w:tblStyle w:val="PlainTable3"/>
        <w:tblW w:w="10180" w:type="dxa"/>
        <w:tblLook w:val="0420" w:firstRow="1" w:lastRow="0" w:firstColumn="0" w:lastColumn="0" w:noHBand="0" w:noVBand="1"/>
      </w:tblPr>
      <w:tblGrid>
        <w:gridCol w:w="2036"/>
        <w:gridCol w:w="2036"/>
        <w:gridCol w:w="2036"/>
        <w:gridCol w:w="2036"/>
        <w:gridCol w:w="2036"/>
      </w:tblGrid>
      <w:tr w:rsidR="00DF74D7" w:rsidRPr="00DF74D7" w14:paraId="1DD9CB62" w14:textId="77777777" w:rsidTr="00CF10D0">
        <w:trPr>
          <w:cnfStyle w:val="100000000000" w:firstRow="1" w:lastRow="0" w:firstColumn="0" w:lastColumn="0" w:oddVBand="0" w:evenVBand="0" w:oddHBand="0" w:evenHBand="0" w:firstRowFirstColumn="0" w:firstRowLastColumn="0" w:lastRowFirstColumn="0" w:lastRowLastColumn="0"/>
          <w:trHeight w:val="432"/>
        </w:trPr>
        <w:tc>
          <w:tcPr>
            <w:tcW w:w="2036" w:type="dxa"/>
            <w:hideMark/>
          </w:tcPr>
          <w:p w14:paraId="061B3847" w14:textId="77777777" w:rsidR="00DF74D7" w:rsidRPr="00DF74D7" w:rsidRDefault="00DF74D7" w:rsidP="00DF74D7">
            <w:pPr>
              <w:rPr>
                <w:b w:val="0"/>
                <w:bCs w:val="0"/>
              </w:rPr>
            </w:pPr>
            <w:r w:rsidRPr="00DF74D7">
              <w:t>ICD Revision</w:t>
            </w:r>
          </w:p>
        </w:tc>
        <w:tc>
          <w:tcPr>
            <w:tcW w:w="2036" w:type="dxa"/>
            <w:hideMark/>
          </w:tcPr>
          <w:p w14:paraId="5D4AAA3F" w14:textId="77777777" w:rsidR="00DF74D7" w:rsidRPr="00DF74D7" w:rsidRDefault="00DF74D7" w:rsidP="00DF74D7">
            <w:pPr>
              <w:rPr>
                <w:b w:val="0"/>
                <w:bCs w:val="0"/>
              </w:rPr>
            </w:pPr>
            <w:r w:rsidRPr="00DF74D7">
              <w:t>CCS Category</w:t>
            </w:r>
          </w:p>
        </w:tc>
        <w:tc>
          <w:tcPr>
            <w:tcW w:w="2036" w:type="dxa"/>
            <w:hideMark/>
          </w:tcPr>
          <w:p w14:paraId="14722468" w14:textId="77777777" w:rsidR="00DF74D7" w:rsidRPr="00DF74D7" w:rsidRDefault="00DF74D7" w:rsidP="00DF74D7">
            <w:pPr>
              <w:rPr>
                <w:b w:val="0"/>
                <w:bCs w:val="0"/>
              </w:rPr>
            </w:pPr>
            <w:r w:rsidRPr="00DF74D7">
              <w:t>CCS Category Description</w:t>
            </w:r>
          </w:p>
        </w:tc>
        <w:tc>
          <w:tcPr>
            <w:tcW w:w="2036" w:type="dxa"/>
            <w:hideMark/>
          </w:tcPr>
          <w:p w14:paraId="79EB645F" w14:textId="77777777" w:rsidR="00DF74D7" w:rsidRPr="00DF74D7" w:rsidRDefault="00DF74D7" w:rsidP="00DF74D7">
            <w:pPr>
              <w:rPr>
                <w:b w:val="0"/>
                <w:bCs w:val="0"/>
              </w:rPr>
            </w:pPr>
            <w:r w:rsidRPr="00DF74D7">
              <w:t>ICD Code</w:t>
            </w:r>
          </w:p>
        </w:tc>
        <w:tc>
          <w:tcPr>
            <w:tcW w:w="2036" w:type="dxa"/>
            <w:hideMark/>
          </w:tcPr>
          <w:p w14:paraId="5676925D" w14:textId="77777777" w:rsidR="00DF74D7" w:rsidRPr="00DF74D7" w:rsidRDefault="00DF74D7" w:rsidP="00DF74D7">
            <w:pPr>
              <w:rPr>
                <w:b w:val="0"/>
                <w:bCs w:val="0"/>
              </w:rPr>
            </w:pPr>
            <w:r w:rsidRPr="00DF74D7">
              <w:t xml:space="preserve">ICD Code Description </w:t>
            </w:r>
          </w:p>
        </w:tc>
      </w:tr>
      <w:tr w:rsidR="00DF74D7" w:rsidRPr="00DF74D7" w14:paraId="214021E2" w14:textId="77777777" w:rsidTr="00CF10D0">
        <w:trPr>
          <w:cnfStyle w:val="000000100000" w:firstRow="0" w:lastRow="0" w:firstColumn="0" w:lastColumn="0" w:oddVBand="0" w:evenVBand="0" w:oddHBand="1" w:evenHBand="0" w:firstRowFirstColumn="0" w:firstRowLastColumn="0" w:lastRowFirstColumn="0" w:lastRowLastColumn="0"/>
          <w:trHeight w:val="432"/>
        </w:trPr>
        <w:tc>
          <w:tcPr>
            <w:tcW w:w="2036" w:type="dxa"/>
            <w:hideMark/>
          </w:tcPr>
          <w:p w14:paraId="475C4106" w14:textId="77777777" w:rsidR="00DF74D7" w:rsidRPr="00DF74D7" w:rsidRDefault="00DF74D7" w:rsidP="00DF74D7">
            <w:r w:rsidRPr="00DF74D7">
              <w:t>ICD-9</w:t>
            </w:r>
          </w:p>
        </w:tc>
        <w:tc>
          <w:tcPr>
            <w:tcW w:w="2036" w:type="dxa"/>
            <w:hideMark/>
          </w:tcPr>
          <w:p w14:paraId="39375587" w14:textId="77777777" w:rsidR="00DF74D7" w:rsidRPr="00DF74D7" w:rsidRDefault="00DF74D7" w:rsidP="00DF74D7">
            <w:r w:rsidRPr="00DF74D7">
              <w:t>126</w:t>
            </w:r>
          </w:p>
        </w:tc>
        <w:tc>
          <w:tcPr>
            <w:tcW w:w="2036" w:type="dxa"/>
            <w:hideMark/>
          </w:tcPr>
          <w:p w14:paraId="1AD8E76C" w14:textId="77777777" w:rsidR="00DF74D7" w:rsidRPr="00DF74D7" w:rsidRDefault="00DF74D7" w:rsidP="00DF74D7">
            <w:proofErr w:type="spellStart"/>
            <w:r w:rsidRPr="00DF74D7">
              <w:t>Ot</w:t>
            </w:r>
            <w:proofErr w:type="spellEnd"/>
            <w:r w:rsidRPr="00DF74D7">
              <w:t xml:space="preserve"> up </w:t>
            </w:r>
            <w:proofErr w:type="spellStart"/>
            <w:r w:rsidRPr="00DF74D7">
              <w:t>rsp</w:t>
            </w:r>
            <w:proofErr w:type="spellEnd"/>
            <w:r w:rsidRPr="00DF74D7">
              <w:t xml:space="preserve"> in</w:t>
            </w:r>
          </w:p>
        </w:tc>
        <w:tc>
          <w:tcPr>
            <w:tcW w:w="2036" w:type="dxa"/>
            <w:hideMark/>
          </w:tcPr>
          <w:p w14:paraId="0E32E9BD" w14:textId="77777777" w:rsidR="00DF74D7" w:rsidRPr="00DF74D7" w:rsidRDefault="00DF74D7" w:rsidP="00DF74D7">
            <w:r w:rsidRPr="00DF74D7">
              <w:t>340</w:t>
            </w:r>
          </w:p>
        </w:tc>
        <w:tc>
          <w:tcPr>
            <w:tcW w:w="2036" w:type="dxa"/>
            <w:hideMark/>
          </w:tcPr>
          <w:p w14:paraId="523DA06C" w14:textId="77777777" w:rsidR="00DF74D7" w:rsidRPr="00DF74D7" w:rsidRDefault="00DF74D7" w:rsidP="00DF74D7">
            <w:r w:rsidRPr="00DF74D7">
              <w:t>STREP SORE THROAT</w:t>
            </w:r>
          </w:p>
        </w:tc>
      </w:tr>
      <w:tr w:rsidR="00DF74D7" w:rsidRPr="00DF74D7" w14:paraId="5F8D6C46" w14:textId="77777777" w:rsidTr="00CF10D0">
        <w:trPr>
          <w:trHeight w:val="432"/>
        </w:trPr>
        <w:tc>
          <w:tcPr>
            <w:tcW w:w="2036" w:type="dxa"/>
            <w:hideMark/>
          </w:tcPr>
          <w:p w14:paraId="34609BFE" w14:textId="77777777" w:rsidR="00DF74D7" w:rsidRPr="00DF74D7" w:rsidRDefault="00DF74D7" w:rsidP="00DF74D7">
            <w:r w:rsidRPr="00DF74D7">
              <w:t>ICD-10</w:t>
            </w:r>
          </w:p>
        </w:tc>
        <w:tc>
          <w:tcPr>
            <w:tcW w:w="2036" w:type="dxa"/>
            <w:hideMark/>
          </w:tcPr>
          <w:p w14:paraId="794D1E49" w14:textId="77777777" w:rsidR="00DF74D7" w:rsidRPr="00DF74D7" w:rsidRDefault="00DF74D7" w:rsidP="00DF74D7">
            <w:r w:rsidRPr="00DF74D7">
              <w:t>RSP006</w:t>
            </w:r>
          </w:p>
        </w:tc>
        <w:tc>
          <w:tcPr>
            <w:tcW w:w="2036" w:type="dxa"/>
            <w:hideMark/>
          </w:tcPr>
          <w:p w14:paraId="1E8FCD82" w14:textId="77777777" w:rsidR="00DF74D7" w:rsidRPr="00DF74D7" w:rsidRDefault="00DF74D7" w:rsidP="00DF74D7">
            <w:r w:rsidRPr="00DF74D7">
              <w:t xml:space="preserve">Other specified upper respiratory infections </w:t>
            </w:r>
          </w:p>
        </w:tc>
        <w:tc>
          <w:tcPr>
            <w:tcW w:w="2036" w:type="dxa"/>
            <w:hideMark/>
          </w:tcPr>
          <w:p w14:paraId="0DCBB8CA" w14:textId="77777777" w:rsidR="00DF74D7" w:rsidRPr="00DF74D7" w:rsidRDefault="00DF74D7" w:rsidP="00DF74D7">
            <w:r w:rsidRPr="00DF74D7">
              <w:t>J020</w:t>
            </w:r>
          </w:p>
        </w:tc>
        <w:tc>
          <w:tcPr>
            <w:tcW w:w="2036" w:type="dxa"/>
            <w:hideMark/>
          </w:tcPr>
          <w:p w14:paraId="5B7CD893" w14:textId="77777777" w:rsidR="00DF74D7" w:rsidRPr="00DF74D7" w:rsidRDefault="00DF74D7" w:rsidP="00DF74D7">
            <w:r w:rsidRPr="00DF74D7">
              <w:t>Streptococcal pharyngitis</w:t>
            </w:r>
          </w:p>
        </w:tc>
      </w:tr>
    </w:tbl>
    <w:p w14:paraId="0AA67BF2" w14:textId="77777777" w:rsidR="00FE1201" w:rsidRDefault="00FE1201" w:rsidP="00385300">
      <w:pPr>
        <w:rPr>
          <w:b/>
          <w:bCs/>
        </w:rPr>
      </w:pPr>
    </w:p>
    <w:p w14:paraId="2A869B63" w14:textId="77777777" w:rsidR="005D5502" w:rsidRDefault="005D5502" w:rsidP="00385300">
      <w:pPr>
        <w:rPr>
          <w:b/>
          <w:bCs/>
        </w:rPr>
      </w:pPr>
    </w:p>
    <w:p w14:paraId="74622F69" w14:textId="77777777" w:rsidR="005D5502" w:rsidRDefault="005D5502" w:rsidP="00385300">
      <w:pPr>
        <w:rPr>
          <w:b/>
          <w:bCs/>
        </w:rPr>
      </w:pPr>
    </w:p>
    <w:p w14:paraId="4B4E996A" w14:textId="77777777" w:rsidR="00FE1201" w:rsidRDefault="00FE1201" w:rsidP="00385300">
      <w:pPr>
        <w:rPr>
          <w:b/>
          <w:bCs/>
        </w:rPr>
      </w:pPr>
    </w:p>
    <w:p w14:paraId="70B77BE3" w14:textId="2FEDA7E4" w:rsidR="00385300" w:rsidRDefault="00385300" w:rsidP="00385300">
      <w:r>
        <w:rPr>
          <w:b/>
          <w:bCs/>
        </w:rPr>
        <w:t>Supplementary Table 2: Regions with constituent states</w:t>
      </w:r>
    </w:p>
    <w:tbl>
      <w:tblPr>
        <w:tblStyle w:val="PlainTable2"/>
        <w:tblW w:w="10195" w:type="dxa"/>
        <w:tblLook w:val="0420" w:firstRow="1" w:lastRow="0" w:firstColumn="0" w:lastColumn="0" w:noHBand="0" w:noVBand="1"/>
      </w:tblPr>
      <w:tblGrid>
        <w:gridCol w:w="1790"/>
        <w:gridCol w:w="8405"/>
      </w:tblGrid>
      <w:tr w:rsidR="00385300" w:rsidRPr="00385300" w14:paraId="4D1B09D8" w14:textId="77777777" w:rsidTr="00385300">
        <w:trPr>
          <w:cnfStyle w:val="100000000000" w:firstRow="1" w:lastRow="0" w:firstColumn="0" w:lastColumn="0" w:oddVBand="0" w:evenVBand="0" w:oddHBand="0" w:evenHBand="0" w:firstRowFirstColumn="0" w:firstRowLastColumn="0" w:lastRowFirstColumn="0" w:lastRowLastColumn="0"/>
          <w:trHeight w:val="484"/>
        </w:trPr>
        <w:tc>
          <w:tcPr>
            <w:tcW w:w="1790" w:type="dxa"/>
            <w:hideMark/>
          </w:tcPr>
          <w:p w14:paraId="4A18A821" w14:textId="77777777" w:rsidR="00385300" w:rsidRPr="00385300" w:rsidRDefault="00385300" w:rsidP="00B21EDD">
            <w:r w:rsidRPr="00385300">
              <w:t>Region</w:t>
            </w:r>
          </w:p>
        </w:tc>
        <w:tc>
          <w:tcPr>
            <w:tcW w:w="8405" w:type="dxa"/>
            <w:hideMark/>
          </w:tcPr>
          <w:p w14:paraId="2EF6CCC9" w14:textId="77777777" w:rsidR="00385300" w:rsidRPr="00385300" w:rsidRDefault="00385300" w:rsidP="00B21EDD">
            <w:r w:rsidRPr="00385300">
              <w:t>States</w:t>
            </w:r>
          </w:p>
        </w:tc>
      </w:tr>
      <w:tr w:rsidR="00385300" w:rsidRPr="00385300" w14:paraId="53F92F10"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155809B" w14:textId="77777777" w:rsidR="00385300" w:rsidRPr="00385300" w:rsidRDefault="00385300" w:rsidP="00B21EDD">
            <w:r w:rsidRPr="00385300">
              <w:t>Northeast</w:t>
            </w:r>
          </w:p>
        </w:tc>
        <w:tc>
          <w:tcPr>
            <w:tcW w:w="8405" w:type="dxa"/>
            <w:hideMark/>
          </w:tcPr>
          <w:p w14:paraId="68338BAE" w14:textId="2B1DD274" w:rsidR="00385300" w:rsidRPr="00385300" w:rsidRDefault="00385300" w:rsidP="00B21EDD">
            <w:r w:rsidRPr="00385300">
              <w:t xml:space="preserve">Connecticut, Massachusetts, Maine, New Hampshire, Rhode Island, Vermont,      </w:t>
            </w:r>
          </w:p>
          <w:p w14:paraId="1C827618" w14:textId="77777777" w:rsidR="00385300" w:rsidRPr="00385300" w:rsidRDefault="00385300" w:rsidP="00B21EDD">
            <w:r w:rsidRPr="00385300">
              <w:t>New Jersey, New York, Pennsylvania</w:t>
            </w:r>
          </w:p>
        </w:tc>
      </w:tr>
      <w:tr w:rsidR="00385300" w:rsidRPr="00385300" w14:paraId="18987BC2" w14:textId="77777777" w:rsidTr="00385300">
        <w:trPr>
          <w:trHeight w:val="864"/>
        </w:trPr>
        <w:tc>
          <w:tcPr>
            <w:tcW w:w="1790" w:type="dxa"/>
            <w:hideMark/>
          </w:tcPr>
          <w:p w14:paraId="198F696F" w14:textId="77777777" w:rsidR="00385300" w:rsidRPr="00385300" w:rsidRDefault="00385300" w:rsidP="00B21EDD">
            <w:r w:rsidRPr="00385300">
              <w:t>Midwest</w:t>
            </w:r>
          </w:p>
        </w:tc>
        <w:tc>
          <w:tcPr>
            <w:tcW w:w="8405" w:type="dxa"/>
            <w:hideMark/>
          </w:tcPr>
          <w:p w14:paraId="2DCC7B07" w14:textId="77777777" w:rsidR="00385300" w:rsidRPr="00385300" w:rsidRDefault="00385300" w:rsidP="00B21EDD">
            <w:proofErr w:type="gramStart"/>
            <w:r w:rsidRPr="00385300">
              <w:t>Illinois,  Indiana</w:t>
            </w:r>
            <w:proofErr w:type="gramEnd"/>
            <w:r w:rsidRPr="00385300">
              <w:t>, Michigan, Ohio, Wisconsin, Iowa, Kansas, Minnesota, Missouri, Nebraska, North Dakota, South Dakota</w:t>
            </w:r>
          </w:p>
        </w:tc>
      </w:tr>
      <w:tr w:rsidR="00385300" w:rsidRPr="00385300" w14:paraId="55AF912B"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CD08E81" w14:textId="77777777" w:rsidR="00385300" w:rsidRPr="00385300" w:rsidRDefault="00385300" w:rsidP="00B21EDD">
            <w:r w:rsidRPr="00385300">
              <w:t>South</w:t>
            </w:r>
          </w:p>
        </w:tc>
        <w:tc>
          <w:tcPr>
            <w:tcW w:w="8405" w:type="dxa"/>
            <w:hideMark/>
          </w:tcPr>
          <w:p w14:paraId="57F7BA36" w14:textId="77777777" w:rsidR="00385300" w:rsidRPr="00385300" w:rsidRDefault="00385300" w:rsidP="00B21EDD">
            <w:r w:rsidRPr="00385300">
              <w:t xml:space="preserve">Delaware, Florida, Georgia, Maryland, North Carolina, South Carolina, </w:t>
            </w:r>
            <w:proofErr w:type="gramStart"/>
            <w:r w:rsidRPr="00385300">
              <w:t xml:space="preserve">Virginia,   </w:t>
            </w:r>
            <w:proofErr w:type="gramEnd"/>
            <w:r w:rsidRPr="00385300">
              <w:t xml:space="preserve">    West Virginia, Alabama, Kentucky, Mississippi, Tennessee, Arkansas, Louisiana, Oklahoma, Texas</w:t>
            </w:r>
          </w:p>
        </w:tc>
      </w:tr>
      <w:tr w:rsidR="00385300" w:rsidRPr="00385300" w14:paraId="524A89FE" w14:textId="77777777" w:rsidTr="00385300">
        <w:trPr>
          <w:trHeight w:val="864"/>
        </w:trPr>
        <w:tc>
          <w:tcPr>
            <w:tcW w:w="1790" w:type="dxa"/>
            <w:hideMark/>
          </w:tcPr>
          <w:p w14:paraId="4B60F982" w14:textId="77777777" w:rsidR="00385300" w:rsidRPr="00385300" w:rsidRDefault="00385300" w:rsidP="00B21EDD">
            <w:r w:rsidRPr="00385300">
              <w:t>West</w:t>
            </w:r>
          </w:p>
        </w:tc>
        <w:tc>
          <w:tcPr>
            <w:tcW w:w="8405" w:type="dxa"/>
            <w:hideMark/>
          </w:tcPr>
          <w:p w14:paraId="6250D6BA" w14:textId="321F6743" w:rsidR="00385300" w:rsidRPr="00385300" w:rsidRDefault="00385300" w:rsidP="00B21EDD">
            <w:r w:rsidRPr="00385300">
              <w:t xml:space="preserve">Arizona, Colorado, Idaho, </w:t>
            </w:r>
            <w:proofErr w:type="gramStart"/>
            <w:r w:rsidRPr="00385300">
              <w:t>Montana,  Nevada</w:t>
            </w:r>
            <w:proofErr w:type="gramEnd"/>
            <w:r w:rsidRPr="00385300">
              <w:t>, New Mexico, Utah, Wyoming, Alaska, California, Hawaii, Oregon,  Washington"</w:t>
            </w:r>
          </w:p>
        </w:tc>
      </w:tr>
    </w:tbl>
    <w:p w14:paraId="27BB9458" w14:textId="0BFDABDB" w:rsidR="003E07F8" w:rsidRDefault="003E07F8">
      <w:pPr>
        <w:rPr>
          <w:b/>
          <w:bCs/>
        </w:rPr>
      </w:pPr>
    </w:p>
    <w:p w14:paraId="3E588154" w14:textId="77777777" w:rsidR="00385300" w:rsidRDefault="00385300">
      <w:pPr>
        <w:rPr>
          <w:b/>
          <w:bCs/>
        </w:rPr>
      </w:pPr>
    </w:p>
    <w:p w14:paraId="403FF56F" w14:textId="77777777" w:rsidR="00385300" w:rsidRDefault="00385300">
      <w:pPr>
        <w:rPr>
          <w:b/>
          <w:bCs/>
        </w:rPr>
      </w:pPr>
    </w:p>
    <w:p w14:paraId="22F24C7C" w14:textId="77777777" w:rsidR="005D5502" w:rsidRDefault="005D5502">
      <w:pPr>
        <w:rPr>
          <w:b/>
          <w:bCs/>
        </w:rPr>
      </w:pPr>
    </w:p>
    <w:p w14:paraId="21B86CA5" w14:textId="77777777" w:rsidR="005D5502" w:rsidRDefault="005D5502">
      <w:pPr>
        <w:rPr>
          <w:b/>
          <w:bCs/>
        </w:rPr>
      </w:pPr>
    </w:p>
    <w:p w14:paraId="3EE197B6" w14:textId="77777777" w:rsidR="005D5502" w:rsidRDefault="005D5502">
      <w:pPr>
        <w:rPr>
          <w:b/>
          <w:bCs/>
        </w:rPr>
      </w:pPr>
    </w:p>
    <w:p w14:paraId="0169A125" w14:textId="77777777" w:rsidR="005D5502" w:rsidRDefault="005D5502">
      <w:pPr>
        <w:rPr>
          <w:b/>
          <w:bCs/>
        </w:rPr>
      </w:pPr>
    </w:p>
    <w:p w14:paraId="5EE1E03F" w14:textId="77777777" w:rsidR="005D5502" w:rsidRDefault="005D5502">
      <w:pPr>
        <w:rPr>
          <w:b/>
          <w:bCs/>
        </w:rPr>
      </w:pPr>
    </w:p>
    <w:p w14:paraId="25F5F0B7" w14:textId="77777777" w:rsidR="005D5502" w:rsidRDefault="005D5502">
      <w:pPr>
        <w:rPr>
          <w:b/>
          <w:bCs/>
        </w:rPr>
      </w:pPr>
    </w:p>
    <w:p w14:paraId="5F6B875F" w14:textId="77777777" w:rsidR="005D5502" w:rsidRDefault="005D5502">
      <w:pPr>
        <w:rPr>
          <w:b/>
          <w:bCs/>
        </w:rPr>
      </w:pPr>
    </w:p>
    <w:p w14:paraId="01026339" w14:textId="77777777" w:rsidR="005D5502" w:rsidRDefault="005D5502">
      <w:pPr>
        <w:rPr>
          <w:b/>
          <w:bCs/>
        </w:rPr>
      </w:pPr>
    </w:p>
    <w:p w14:paraId="053AEF23" w14:textId="77777777" w:rsidR="005D5502" w:rsidRDefault="005D5502">
      <w:pPr>
        <w:rPr>
          <w:b/>
          <w:bCs/>
        </w:rPr>
      </w:pPr>
    </w:p>
    <w:p w14:paraId="0A1830A6" w14:textId="77777777" w:rsidR="005D5502" w:rsidRDefault="005D5502">
      <w:pPr>
        <w:rPr>
          <w:b/>
          <w:bCs/>
        </w:rPr>
      </w:pPr>
    </w:p>
    <w:p w14:paraId="230E2CF8" w14:textId="77777777" w:rsidR="005D5502" w:rsidRDefault="005D5502">
      <w:pPr>
        <w:rPr>
          <w:b/>
          <w:bCs/>
        </w:rPr>
      </w:pPr>
    </w:p>
    <w:p w14:paraId="37705C42" w14:textId="77777777" w:rsidR="005D5502" w:rsidRDefault="005D5502">
      <w:pPr>
        <w:rPr>
          <w:b/>
          <w:bCs/>
        </w:rPr>
      </w:pPr>
    </w:p>
    <w:p w14:paraId="2D71C9F5" w14:textId="77777777" w:rsidR="005D5502" w:rsidRDefault="005D5502">
      <w:pPr>
        <w:rPr>
          <w:b/>
          <w:bCs/>
        </w:rPr>
      </w:pPr>
    </w:p>
    <w:p w14:paraId="7B49A645" w14:textId="6466365A" w:rsidR="0032077F" w:rsidRDefault="0032077F">
      <w:pPr>
        <w:rPr>
          <w:b/>
          <w:bCs/>
        </w:rPr>
      </w:pPr>
      <w:r>
        <w:rPr>
          <w:b/>
          <w:bCs/>
        </w:rPr>
        <w:lastRenderedPageBreak/>
        <w:t xml:space="preserve">Supplementary Table </w:t>
      </w:r>
      <w:r w:rsidR="00385300">
        <w:rPr>
          <w:b/>
          <w:bCs/>
        </w:rPr>
        <w:t>3</w:t>
      </w:r>
      <w:r>
        <w:rPr>
          <w:b/>
          <w:bCs/>
        </w:rPr>
        <w:t xml:space="preserve">: Subregions with constituent states </w:t>
      </w:r>
    </w:p>
    <w:tbl>
      <w:tblPr>
        <w:tblStyle w:val="PlainTable2"/>
        <w:tblW w:w="10194" w:type="dxa"/>
        <w:tblLook w:val="0420" w:firstRow="1" w:lastRow="0" w:firstColumn="0" w:lastColumn="0" w:noHBand="0" w:noVBand="1"/>
      </w:tblPr>
      <w:tblGrid>
        <w:gridCol w:w="3500"/>
        <w:gridCol w:w="6694"/>
      </w:tblGrid>
      <w:tr w:rsidR="0032077F" w:rsidRPr="0032077F" w14:paraId="31AF0843" w14:textId="77777777" w:rsidTr="006C297F">
        <w:trPr>
          <w:cnfStyle w:val="100000000000" w:firstRow="1" w:lastRow="0" w:firstColumn="0" w:lastColumn="0" w:oddVBand="0" w:evenVBand="0" w:oddHBand="0" w:evenHBand="0" w:firstRowFirstColumn="0" w:firstRowLastColumn="0" w:lastRowFirstColumn="0" w:lastRowLastColumn="0"/>
          <w:trHeight w:val="504"/>
        </w:trPr>
        <w:tc>
          <w:tcPr>
            <w:tcW w:w="3500" w:type="dxa"/>
            <w:hideMark/>
          </w:tcPr>
          <w:p w14:paraId="6ACB3929" w14:textId="77777777" w:rsidR="0032077F" w:rsidRPr="0032077F" w:rsidRDefault="0032077F" w:rsidP="0032077F">
            <w:pPr>
              <w:rPr>
                <w:b w:val="0"/>
                <w:bCs w:val="0"/>
              </w:rPr>
            </w:pPr>
            <w:r w:rsidRPr="0032077F">
              <w:t>Subregion</w:t>
            </w:r>
          </w:p>
        </w:tc>
        <w:tc>
          <w:tcPr>
            <w:tcW w:w="6694" w:type="dxa"/>
            <w:hideMark/>
          </w:tcPr>
          <w:p w14:paraId="115CD6F4" w14:textId="77777777" w:rsidR="0032077F" w:rsidRPr="0032077F" w:rsidRDefault="0032077F" w:rsidP="0032077F">
            <w:pPr>
              <w:rPr>
                <w:b w:val="0"/>
                <w:bCs w:val="0"/>
              </w:rPr>
            </w:pPr>
            <w:r w:rsidRPr="0032077F">
              <w:t>States</w:t>
            </w:r>
          </w:p>
        </w:tc>
      </w:tr>
      <w:tr w:rsidR="0032077F" w:rsidRPr="0032077F" w14:paraId="3D6B66D0"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2DCBFF8" w14:textId="77777777" w:rsidR="0032077F" w:rsidRPr="0032077F" w:rsidRDefault="0032077F" w:rsidP="0032077F">
            <w:r w:rsidRPr="0032077F">
              <w:t>New England</w:t>
            </w:r>
          </w:p>
        </w:tc>
        <w:tc>
          <w:tcPr>
            <w:tcW w:w="6694" w:type="dxa"/>
            <w:hideMark/>
          </w:tcPr>
          <w:p w14:paraId="09BD4777" w14:textId="77777777" w:rsidR="0032077F" w:rsidRPr="0032077F" w:rsidRDefault="0032077F" w:rsidP="0032077F">
            <w:r w:rsidRPr="0032077F">
              <w:t>Connecticut, Maine, Massachusetts, New Hampshire, Rhode Island, Vermont</w:t>
            </w:r>
          </w:p>
        </w:tc>
      </w:tr>
      <w:tr w:rsidR="0032077F" w:rsidRPr="0032077F" w14:paraId="25DE29D8" w14:textId="77777777" w:rsidTr="006C297F">
        <w:trPr>
          <w:trHeight w:val="504"/>
        </w:trPr>
        <w:tc>
          <w:tcPr>
            <w:tcW w:w="3500" w:type="dxa"/>
            <w:hideMark/>
          </w:tcPr>
          <w:p w14:paraId="5C541772" w14:textId="77777777" w:rsidR="0032077F" w:rsidRPr="0032077F" w:rsidRDefault="0032077F" w:rsidP="0032077F">
            <w:r w:rsidRPr="0032077F">
              <w:t>Middle Atlantic</w:t>
            </w:r>
          </w:p>
        </w:tc>
        <w:tc>
          <w:tcPr>
            <w:tcW w:w="6694" w:type="dxa"/>
            <w:hideMark/>
          </w:tcPr>
          <w:p w14:paraId="2114611C" w14:textId="77777777" w:rsidR="0032077F" w:rsidRPr="0032077F" w:rsidRDefault="0032077F" w:rsidP="0032077F">
            <w:r w:rsidRPr="0032077F">
              <w:t>New Jersey, New York, Pennsylvania</w:t>
            </w:r>
          </w:p>
        </w:tc>
      </w:tr>
      <w:tr w:rsidR="0032077F" w:rsidRPr="0032077F" w14:paraId="3205AC4F"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6F7FF8F" w14:textId="77777777" w:rsidR="0032077F" w:rsidRPr="0032077F" w:rsidRDefault="0032077F" w:rsidP="0032077F">
            <w:r w:rsidRPr="0032077F">
              <w:t>East North Central</w:t>
            </w:r>
          </w:p>
        </w:tc>
        <w:tc>
          <w:tcPr>
            <w:tcW w:w="6694" w:type="dxa"/>
            <w:hideMark/>
          </w:tcPr>
          <w:p w14:paraId="031404B8" w14:textId="77777777" w:rsidR="0032077F" w:rsidRPr="0032077F" w:rsidRDefault="0032077F" w:rsidP="0032077F">
            <w:r w:rsidRPr="0032077F">
              <w:t>Indiana, Illinois, Michigan, Ohio, Wisconsin</w:t>
            </w:r>
          </w:p>
        </w:tc>
      </w:tr>
      <w:tr w:rsidR="0032077F" w:rsidRPr="0032077F" w14:paraId="4E23D195" w14:textId="77777777" w:rsidTr="006C297F">
        <w:trPr>
          <w:trHeight w:val="504"/>
        </w:trPr>
        <w:tc>
          <w:tcPr>
            <w:tcW w:w="3500" w:type="dxa"/>
            <w:hideMark/>
          </w:tcPr>
          <w:p w14:paraId="1EB025A6" w14:textId="77777777" w:rsidR="0032077F" w:rsidRPr="0032077F" w:rsidRDefault="0032077F" w:rsidP="0032077F">
            <w:r w:rsidRPr="0032077F">
              <w:t>West North Central</w:t>
            </w:r>
          </w:p>
        </w:tc>
        <w:tc>
          <w:tcPr>
            <w:tcW w:w="6694" w:type="dxa"/>
            <w:hideMark/>
          </w:tcPr>
          <w:p w14:paraId="66A11EB4" w14:textId="77777777" w:rsidR="0032077F" w:rsidRPr="0032077F" w:rsidRDefault="0032077F" w:rsidP="0032077F">
            <w:r w:rsidRPr="0032077F">
              <w:t>Iowa, Kansas, Minnesota, Missouri, Nebraska, North Dakota, South Dakota</w:t>
            </w:r>
          </w:p>
        </w:tc>
      </w:tr>
      <w:tr w:rsidR="0032077F" w:rsidRPr="0032077F" w14:paraId="6518C3A6"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4F2C1413" w14:textId="77777777" w:rsidR="0032077F" w:rsidRPr="0032077F" w:rsidRDefault="0032077F" w:rsidP="0032077F">
            <w:r w:rsidRPr="0032077F">
              <w:t>South Atlantic</w:t>
            </w:r>
          </w:p>
        </w:tc>
        <w:tc>
          <w:tcPr>
            <w:tcW w:w="6694" w:type="dxa"/>
            <w:hideMark/>
          </w:tcPr>
          <w:p w14:paraId="690AF9A9" w14:textId="77777777" w:rsidR="0032077F" w:rsidRPr="0032077F" w:rsidRDefault="0032077F" w:rsidP="0032077F">
            <w:r w:rsidRPr="0032077F">
              <w:t>Delaware, Washington DC, Florida, Georgia, Maryland, North Carolina, South Carolina, Virginia, West Virginia</w:t>
            </w:r>
          </w:p>
        </w:tc>
      </w:tr>
      <w:tr w:rsidR="0032077F" w:rsidRPr="0032077F" w14:paraId="54CF0135" w14:textId="77777777" w:rsidTr="006C297F">
        <w:trPr>
          <w:trHeight w:val="504"/>
        </w:trPr>
        <w:tc>
          <w:tcPr>
            <w:tcW w:w="3500" w:type="dxa"/>
            <w:hideMark/>
          </w:tcPr>
          <w:p w14:paraId="0216AFCB" w14:textId="77777777" w:rsidR="0032077F" w:rsidRPr="0032077F" w:rsidRDefault="0032077F" w:rsidP="0032077F">
            <w:r w:rsidRPr="0032077F">
              <w:t>East South Central</w:t>
            </w:r>
          </w:p>
        </w:tc>
        <w:tc>
          <w:tcPr>
            <w:tcW w:w="6694" w:type="dxa"/>
            <w:hideMark/>
          </w:tcPr>
          <w:p w14:paraId="3B62B538" w14:textId="77777777" w:rsidR="0032077F" w:rsidRPr="0032077F" w:rsidRDefault="0032077F" w:rsidP="0032077F">
            <w:r w:rsidRPr="0032077F">
              <w:t>Alabama, Kentucky, Mississippi, Tennessee</w:t>
            </w:r>
          </w:p>
        </w:tc>
      </w:tr>
      <w:tr w:rsidR="0032077F" w:rsidRPr="0032077F" w14:paraId="54CF616D"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46E3342" w14:textId="77777777" w:rsidR="0032077F" w:rsidRPr="0032077F" w:rsidRDefault="0032077F" w:rsidP="0032077F">
            <w:r w:rsidRPr="0032077F">
              <w:t>West South Central</w:t>
            </w:r>
          </w:p>
        </w:tc>
        <w:tc>
          <w:tcPr>
            <w:tcW w:w="6694" w:type="dxa"/>
            <w:hideMark/>
          </w:tcPr>
          <w:p w14:paraId="32B13F1F" w14:textId="77777777" w:rsidR="0032077F" w:rsidRPr="0032077F" w:rsidRDefault="0032077F" w:rsidP="0032077F">
            <w:r w:rsidRPr="0032077F">
              <w:t>Arkansas, Louisiana, Oklahoma, Texas</w:t>
            </w:r>
          </w:p>
        </w:tc>
      </w:tr>
      <w:tr w:rsidR="0032077F" w:rsidRPr="0032077F" w14:paraId="789DA448" w14:textId="77777777" w:rsidTr="006C297F">
        <w:trPr>
          <w:trHeight w:val="504"/>
        </w:trPr>
        <w:tc>
          <w:tcPr>
            <w:tcW w:w="3500" w:type="dxa"/>
            <w:hideMark/>
          </w:tcPr>
          <w:p w14:paraId="32D97248" w14:textId="77777777" w:rsidR="0032077F" w:rsidRPr="0032077F" w:rsidRDefault="0032077F" w:rsidP="0032077F">
            <w:r w:rsidRPr="0032077F">
              <w:t>Mountain West</w:t>
            </w:r>
          </w:p>
        </w:tc>
        <w:tc>
          <w:tcPr>
            <w:tcW w:w="6694" w:type="dxa"/>
            <w:hideMark/>
          </w:tcPr>
          <w:p w14:paraId="5B020C45" w14:textId="77777777" w:rsidR="0032077F" w:rsidRPr="0032077F" w:rsidRDefault="0032077F" w:rsidP="0032077F">
            <w:r w:rsidRPr="0032077F">
              <w:t>Arizona, Colorado, Idaho, New Mexico, Montana, Utah, Nevada, Wyoming</w:t>
            </w:r>
          </w:p>
        </w:tc>
      </w:tr>
      <w:tr w:rsidR="0032077F" w:rsidRPr="0032077F" w14:paraId="4F95BB23"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2B4499A" w14:textId="77777777" w:rsidR="0032077F" w:rsidRPr="0032077F" w:rsidRDefault="0032077F" w:rsidP="0032077F">
            <w:r w:rsidRPr="0032077F">
              <w:t>Pacific West</w:t>
            </w:r>
          </w:p>
        </w:tc>
        <w:tc>
          <w:tcPr>
            <w:tcW w:w="6694" w:type="dxa"/>
            <w:hideMark/>
          </w:tcPr>
          <w:p w14:paraId="69788511" w14:textId="4048A9F2" w:rsidR="0032077F" w:rsidRPr="0032077F" w:rsidRDefault="0032077F" w:rsidP="0032077F">
            <w:r w:rsidRPr="0032077F">
              <w:t>California, Oregon, Washington</w:t>
            </w:r>
          </w:p>
        </w:tc>
      </w:tr>
    </w:tbl>
    <w:p w14:paraId="44558F85" w14:textId="77777777" w:rsidR="0032077F" w:rsidRDefault="0032077F">
      <w:pPr>
        <w:rPr>
          <w:b/>
          <w:bCs/>
        </w:rPr>
      </w:pPr>
    </w:p>
    <w:p w14:paraId="47CDEB46" w14:textId="77777777" w:rsidR="00385300" w:rsidRDefault="00385300"/>
    <w:p w14:paraId="6B52DFEC" w14:textId="77777777" w:rsidR="00907F42" w:rsidRDefault="00907F42"/>
    <w:p w14:paraId="3747DBEE" w14:textId="77777777" w:rsidR="00907F42" w:rsidRDefault="00907F42"/>
    <w:p w14:paraId="0F4C6EC4" w14:textId="77777777" w:rsidR="00907F42" w:rsidRDefault="00907F42"/>
    <w:p w14:paraId="3BDABB4C" w14:textId="77777777" w:rsidR="00907F42" w:rsidRDefault="00907F42"/>
    <w:p w14:paraId="08340995" w14:textId="77777777" w:rsidR="00907F42" w:rsidRDefault="00907F42"/>
    <w:p w14:paraId="3BE64DCD" w14:textId="77777777" w:rsidR="00907F42" w:rsidRDefault="00907F42"/>
    <w:p w14:paraId="723EB980" w14:textId="77777777" w:rsidR="00907F42" w:rsidRDefault="00907F42"/>
    <w:p w14:paraId="4424F1DC" w14:textId="77777777" w:rsidR="00907F42" w:rsidRDefault="00907F42"/>
    <w:p w14:paraId="5FC8993B" w14:textId="77777777" w:rsidR="00907F42" w:rsidRDefault="00907F42"/>
    <w:p w14:paraId="2273D1E9" w14:textId="77777777" w:rsidR="00907F42" w:rsidRDefault="00907F42"/>
    <w:p w14:paraId="0AAEEEB2" w14:textId="77777777" w:rsidR="00907F42" w:rsidRDefault="00907F42"/>
    <w:p w14:paraId="6B86B68F" w14:textId="77777777" w:rsidR="00907F42" w:rsidRDefault="00907F42"/>
    <w:p w14:paraId="3B20278A" w14:textId="77777777" w:rsidR="00907F42" w:rsidRDefault="00907F42"/>
    <w:p w14:paraId="33066589" w14:textId="77777777" w:rsidR="00907F42" w:rsidRDefault="00907F42"/>
    <w:p w14:paraId="0B6F3CCF" w14:textId="77777777" w:rsidR="00907F42" w:rsidRDefault="00907F42"/>
    <w:p w14:paraId="54B2D5C0" w14:textId="77777777" w:rsidR="00907F42" w:rsidRDefault="00907F42"/>
    <w:p w14:paraId="7AAF9AA7" w14:textId="77777777" w:rsidR="005D5502" w:rsidRDefault="005D5502"/>
    <w:p w14:paraId="1D6625EA" w14:textId="77777777" w:rsidR="00907F42" w:rsidRDefault="00907F42"/>
    <w:p w14:paraId="2BAE2C60" w14:textId="77777777" w:rsidR="00907F42" w:rsidRDefault="00907F42"/>
    <w:p w14:paraId="34629F77" w14:textId="77777777" w:rsidR="00907F42" w:rsidRDefault="00907F42"/>
    <w:p w14:paraId="1368C094" w14:textId="77777777" w:rsidR="00907F42" w:rsidRDefault="00907F42"/>
    <w:p w14:paraId="0C916636" w14:textId="77777777" w:rsidR="00907F42" w:rsidRDefault="00907F42" w:rsidP="00907F42">
      <w:pPr>
        <w:rPr>
          <w:b/>
          <w:bCs/>
        </w:rPr>
      </w:pPr>
    </w:p>
    <w:p w14:paraId="569EB25E" w14:textId="77777777" w:rsidR="00907F42" w:rsidRPr="00EA2E36" w:rsidRDefault="00907F42" w:rsidP="00907F42">
      <w:r>
        <w:rPr>
          <w:b/>
          <w:bCs/>
        </w:rPr>
        <w:lastRenderedPageBreak/>
        <w:t xml:space="preserve">Supplementary Table 4: </w:t>
      </w:r>
      <w:r>
        <w:t>State sinusoid phases with confidence intervals</w:t>
      </w:r>
    </w:p>
    <w:p w14:paraId="212DB32A" w14:textId="77777777" w:rsidR="00907F42" w:rsidRDefault="00907F42" w:rsidP="00907F42">
      <w:pPr>
        <w:rPr>
          <w:rFonts w:ascii="Calibri" w:eastAsia="Times New Roman" w:hAnsi="Calibri" w:cs="Calibri"/>
          <w:color w:val="000000"/>
        </w:rPr>
        <w:sectPr w:rsidR="00907F42" w:rsidSect="00907F42">
          <w:footerReference w:type="even" r:id="rId13"/>
          <w:footerReference w:type="default" r:id="rId14"/>
          <w:pgSz w:w="12240" w:h="15840"/>
          <w:pgMar w:top="1440" w:right="1440" w:bottom="1440" w:left="1440" w:header="720" w:footer="720" w:gutter="0"/>
          <w:cols w:space="720"/>
          <w:docGrid w:linePitch="360"/>
        </w:sectPr>
      </w:pPr>
    </w:p>
    <w:tbl>
      <w:tblPr>
        <w:tblStyle w:val="ListTable7Colorful"/>
        <w:tblW w:w="5040" w:type="dxa"/>
        <w:tblLook w:val="06A0" w:firstRow="1" w:lastRow="0" w:firstColumn="1" w:lastColumn="0" w:noHBand="1" w:noVBand="1"/>
      </w:tblPr>
      <w:tblGrid>
        <w:gridCol w:w="2656"/>
        <w:gridCol w:w="2384"/>
      </w:tblGrid>
      <w:tr w:rsidR="00907F42" w:rsidRPr="001267CB" w14:paraId="380F29BF" w14:textId="77777777" w:rsidTr="00D91B4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656" w:type="dxa"/>
            <w:noWrap/>
            <w:hideMark/>
          </w:tcPr>
          <w:p w14:paraId="713F252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tate</w:t>
            </w:r>
          </w:p>
        </w:tc>
        <w:tc>
          <w:tcPr>
            <w:tcW w:w="2384" w:type="dxa"/>
            <w:noWrap/>
            <w:hideMark/>
          </w:tcPr>
          <w:p w14:paraId="1E8038C9" w14:textId="77777777" w:rsidR="00907F42" w:rsidRPr="001267CB" w:rsidRDefault="00907F42" w:rsidP="00B21ED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Phase</w:t>
            </w:r>
            <w:r>
              <w:rPr>
                <w:rFonts w:ascii="Calibri" w:eastAsia="Times New Roman" w:hAnsi="Calibri" w:cs="Calibri"/>
                <w:color w:val="000000"/>
              </w:rPr>
              <w:t xml:space="preserve"> </w:t>
            </w:r>
            <w:r w:rsidRPr="001267CB">
              <w:rPr>
                <w:rFonts w:ascii="Calibri" w:eastAsia="Times New Roman" w:hAnsi="Calibri" w:cs="Calibri"/>
                <w:color w:val="000000"/>
              </w:rPr>
              <w:t>(95% CI)</w:t>
            </w:r>
          </w:p>
        </w:tc>
      </w:tr>
      <w:tr w:rsidR="00907F42" w:rsidRPr="001267CB" w14:paraId="215E260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8C15D1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labama</w:t>
            </w:r>
          </w:p>
        </w:tc>
        <w:tc>
          <w:tcPr>
            <w:tcW w:w="2384" w:type="dxa"/>
            <w:noWrap/>
            <w:hideMark/>
          </w:tcPr>
          <w:p w14:paraId="6D1D8AA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 (1.09-1.7)</w:t>
            </w:r>
          </w:p>
        </w:tc>
      </w:tr>
      <w:tr w:rsidR="00907F42" w:rsidRPr="001267CB" w14:paraId="4D8DB0E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3E6AFD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izona</w:t>
            </w:r>
          </w:p>
        </w:tc>
        <w:tc>
          <w:tcPr>
            <w:tcW w:w="2384" w:type="dxa"/>
            <w:noWrap/>
            <w:hideMark/>
          </w:tcPr>
          <w:p w14:paraId="33F4B3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2 (1.49-2.15)</w:t>
            </w:r>
          </w:p>
        </w:tc>
      </w:tr>
      <w:tr w:rsidR="00907F42" w:rsidRPr="001267CB" w14:paraId="32AD05B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FC7B9F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kansas</w:t>
            </w:r>
          </w:p>
        </w:tc>
        <w:tc>
          <w:tcPr>
            <w:tcW w:w="2384" w:type="dxa"/>
            <w:noWrap/>
            <w:hideMark/>
          </w:tcPr>
          <w:p w14:paraId="3C375B0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37 (0.99-1.74)</w:t>
            </w:r>
          </w:p>
        </w:tc>
      </w:tr>
      <w:tr w:rsidR="00907F42" w:rsidRPr="001267CB" w14:paraId="579A679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2C24C2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alifornia</w:t>
            </w:r>
          </w:p>
        </w:tc>
        <w:tc>
          <w:tcPr>
            <w:tcW w:w="2384" w:type="dxa"/>
            <w:noWrap/>
            <w:hideMark/>
          </w:tcPr>
          <w:p w14:paraId="62F1216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5 (2.06-2.63)</w:t>
            </w:r>
          </w:p>
        </w:tc>
      </w:tr>
      <w:tr w:rsidR="00907F42" w:rsidRPr="001267CB" w14:paraId="118C1045"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84240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lorado</w:t>
            </w:r>
          </w:p>
        </w:tc>
        <w:tc>
          <w:tcPr>
            <w:tcW w:w="2384" w:type="dxa"/>
            <w:noWrap/>
            <w:hideMark/>
          </w:tcPr>
          <w:p w14:paraId="3D661DA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3 (1.39-1.88)</w:t>
            </w:r>
          </w:p>
        </w:tc>
      </w:tr>
      <w:tr w:rsidR="00907F42" w:rsidRPr="001267CB" w14:paraId="1675B9A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558EBE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nnecticut</w:t>
            </w:r>
          </w:p>
        </w:tc>
        <w:tc>
          <w:tcPr>
            <w:tcW w:w="2384" w:type="dxa"/>
            <w:noWrap/>
            <w:hideMark/>
          </w:tcPr>
          <w:p w14:paraId="7F5FBA2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1 (2.42-2.8)</w:t>
            </w:r>
          </w:p>
        </w:tc>
      </w:tr>
      <w:tr w:rsidR="00907F42" w:rsidRPr="001267CB" w14:paraId="318967E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D5FC76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Delaware</w:t>
            </w:r>
          </w:p>
        </w:tc>
        <w:tc>
          <w:tcPr>
            <w:tcW w:w="2384" w:type="dxa"/>
            <w:noWrap/>
            <w:hideMark/>
          </w:tcPr>
          <w:p w14:paraId="1E72B4A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1 (2.1-2.73)</w:t>
            </w:r>
          </w:p>
        </w:tc>
      </w:tr>
      <w:tr w:rsidR="00907F42" w:rsidRPr="001267CB" w14:paraId="2F3B01E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F62C3D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Florida</w:t>
            </w:r>
          </w:p>
        </w:tc>
        <w:tc>
          <w:tcPr>
            <w:tcW w:w="2384" w:type="dxa"/>
            <w:noWrap/>
            <w:hideMark/>
          </w:tcPr>
          <w:p w14:paraId="0B008D5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8-2.56)</w:t>
            </w:r>
          </w:p>
        </w:tc>
      </w:tr>
      <w:tr w:rsidR="00907F42" w:rsidRPr="001267CB" w14:paraId="2AFCF20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5C580D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Georgia</w:t>
            </w:r>
          </w:p>
        </w:tc>
        <w:tc>
          <w:tcPr>
            <w:tcW w:w="2384" w:type="dxa"/>
            <w:noWrap/>
            <w:hideMark/>
          </w:tcPr>
          <w:p w14:paraId="04ED9F1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5 (1.2-1.91)</w:t>
            </w:r>
          </w:p>
        </w:tc>
      </w:tr>
      <w:tr w:rsidR="00907F42" w:rsidRPr="001267CB" w14:paraId="3C3DB8B3"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4DE9525"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daho</w:t>
            </w:r>
          </w:p>
        </w:tc>
        <w:tc>
          <w:tcPr>
            <w:tcW w:w="2384" w:type="dxa"/>
            <w:noWrap/>
            <w:hideMark/>
          </w:tcPr>
          <w:p w14:paraId="2A0C7DA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17-1.73)</w:t>
            </w:r>
          </w:p>
        </w:tc>
      </w:tr>
      <w:tr w:rsidR="00907F42" w:rsidRPr="001267CB" w14:paraId="3154280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6E391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llinois</w:t>
            </w:r>
          </w:p>
        </w:tc>
        <w:tc>
          <w:tcPr>
            <w:tcW w:w="2384" w:type="dxa"/>
            <w:noWrap/>
            <w:hideMark/>
          </w:tcPr>
          <w:p w14:paraId="036413B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2 (1.97-2.47)</w:t>
            </w:r>
          </w:p>
        </w:tc>
      </w:tr>
      <w:tr w:rsidR="00907F42" w:rsidRPr="001267CB" w14:paraId="1E5CBB2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91176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ndiana</w:t>
            </w:r>
          </w:p>
        </w:tc>
        <w:tc>
          <w:tcPr>
            <w:tcW w:w="2384" w:type="dxa"/>
            <w:noWrap/>
            <w:hideMark/>
          </w:tcPr>
          <w:p w14:paraId="4D3C538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74-2.21)</w:t>
            </w:r>
          </w:p>
        </w:tc>
      </w:tr>
      <w:tr w:rsidR="00907F42" w:rsidRPr="001267CB" w14:paraId="15EBBAA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684BCF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owa</w:t>
            </w:r>
          </w:p>
        </w:tc>
        <w:tc>
          <w:tcPr>
            <w:tcW w:w="2384" w:type="dxa"/>
            <w:noWrap/>
            <w:hideMark/>
          </w:tcPr>
          <w:p w14:paraId="0D51CB2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04 (1.78-2.3)</w:t>
            </w:r>
          </w:p>
        </w:tc>
      </w:tr>
      <w:tr w:rsidR="00907F42" w:rsidRPr="001267CB" w14:paraId="1ABDF7F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F64CC4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ansas</w:t>
            </w:r>
          </w:p>
        </w:tc>
        <w:tc>
          <w:tcPr>
            <w:tcW w:w="2384" w:type="dxa"/>
            <w:noWrap/>
            <w:hideMark/>
          </w:tcPr>
          <w:p w14:paraId="28FD5BF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 (1.6-2.2)</w:t>
            </w:r>
          </w:p>
        </w:tc>
      </w:tr>
      <w:tr w:rsidR="00907F42" w:rsidRPr="001267CB" w14:paraId="065A894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DE5B0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entucky</w:t>
            </w:r>
          </w:p>
        </w:tc>
        <w:tc>
          <w:tcPr>
            <w:tcW w:w="2384" w:type="dxa"/>
            <w:noWrap/>
            <w:hideMark/>
          </w:tcPr>
          <w:p w14:paraId="6157F4E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4-1.96)</w:t>
            </w:r>
          </w:p>
        </w:tc>
      </w:tr>
      <w:tr w:rsidR="00907F42" w:rsidRPr="001267CB" w14:paraId="6CC1D9F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A510F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Louisiana</w:t>
            </w:r>
          </w:p>
        </w:tc>
        <w:tc>
          <w:tcPr>
            <w:tcW w:w="2384" w:type="dxa"/>
            <w:noWrap/>
            <w:hideMark/>
          </w:tcPr>
          <w:p w14:paraId="72DEE9F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1 (0.41-1.21)</w:t>
            </w:r>
          </w:p>
        </w:tc>
      </w:tr>
      <w:tr w:rsidR="00907F42" w:rsidRPr="001267CB" w14:paraId="53E239F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D44FC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ine</w:t>
            </w:r>
          </w:p>
        </w:tc>
        <w:tc>
          <w:tcPr>
            <w:tcW w:w="2384" w:type="dxa"/>
            <w:noWrap/>
            <w:hideMark/>
          </w:tcPr>
          <w:p w14:paraId="63050D7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5)</w:t>
            </w:r>
          </w:p>
        </w:tc>
      </w:tr>
      <w:tr w:rsidR="00907F42" w:rsidRPr="001267CB" w14:paraId="0D68A74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8D77B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ryland</w:t>
            </w:r>
          </w:p>
        </w:tc>
        <w:tc>
          <w:tcPr>
            <w:tcW w:w="2384" w:type="dxa"/>
            <w:noWrap/>
            <w:hideMark/>
          </w:tcPr>
          <w:p w14:paraId="6DB32A3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 (2.26-2.73)</w:t>
            </w:r>
          </w:p>
        </w:tc>
      </w:tr>
      <w:tr w:rsidR="00907F42" w:rsidRPr="001267CB" w14:paraId="7A449CE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E51F8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ssachusetts</w:t>
            </w:r>
          </w:p>
        </w:tc>
        <w:tc>
          <w:tcPr>
            <w:tcW w:w="2384" w:type="dxa"/>
            <w:noWrap/>
            <w:hideMark/>
          </w:tcPr>
          <w:p w14:paraId="2AF7AA1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 (2.5-2.89)</w:t>
            </w:r>
          </w:p>
        </w:tc>
      </w:tr>
      <w:tr w:rsidR="00907F42" w:rsidRPr="001267CB" w14:paraId="7B8DBC4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544406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chigan</w:t>
            </w:r>
          </w:p>
        </w:tc>
        <w:tc>
          <w:tcPr>
            <w:tcW w:w="2384" w:type="dxa"/>
            <w:noWrap/>
            <w:hideMark/>
          </w:tcPr>
          <w:p w14:paraId="1666A9D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2 (2.15-2.69)</w:t>
            </w:r>
          </w:p>
        </w:tc>
      </w:tr>
      <w:tr w:rsidR="00907F42" w:rsidRPr="001267CB" w14:paraId="56CB15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77D95B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nnesota</w:t>
            </w:r>
          </w:p>
        </w:tc>
        <w:tc>
          <w:tcPr>
            <w:tcW w:w="2384" w:type="dxa"/>
            <w:noWrap/>
            <w:hideMark/>
          </w:tcPr>
          <w:p w14:paraId="77E63D5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4)</w:t>
            </w:r>
          </w:p>
        </w:tc>
      </w:tr>
      <w:tr w:rsidR="00907F42" w:rsidRPr="001267CB" w14:paraId="615F304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F58E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issippi</w:t>
            </w:r>
          </w:p>
        </w:tc>
        <w:tc>
          <w:tcPr>
            <w:tcW w:w="2384" w:type="dxa"/>
            <w:noWrap/>
            <w:hideMark/>
          </w:tcPr>
          <w:p w14:paraId="325AD30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6 (0.43-1.3)</w:t>
            </w:r>
          </w:p>
        </w:tc>
      </w:tr>
      <w:tr w:rsidR="00907F42" w:rsidRPr="001267CB" w14:paraId="3D51A75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BCBE11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ouri</w:t>
            </w:r>
          </w:p>
        </w:tc>
        <w:tc>
          <w:tcPr>
            <w:tcW w:w="2384" w:type="dxa"/>
            <w:noWrap/>
            <w:hideMark/>
          </w:tcPr>
          <w:p w14:paraId="7788271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79 (1.56-2.01)</w:t>
            </w:r>
          </w:p>
        </w:tc>
      </w:tr>
      <w:tr w:rsidR="00907F42" w:rsidRPr="001267CB" w14:paraId="239D1A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08D1E0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ontana</w:t>
            </w:r>
          </w:p>
        </w:tc>
        <w:tc>
          <w:tcPr>
            <w:tcW w:w="2384" w:type="dxa"/>
            <w:noWrap/>
            <w:hideMark/>
          </w:tcPr>
          <w:p w14:paraId="40C6BF1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21-1.7)</w:t>
            </w:r>
          </w:p>
        </w:tc>
      </w:tr>
      <w:tr w:rsidR="00907F42" w:rsidRPr="001267CB" w14:paraId="4965CE2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D0A2F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braska</w:t>
            </w:r>
          </w:p>
        </w:tc>
        <w:tc>
          <w:tcPr>
            <w:tcW w:w="2384" w:type="dxa"/>
            <w:noWrap/>
            <w:hideMark/>
          </w:tcPr>
          <w:p w14:paraId="6ABF567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5 (1.58-2.31)</w:t>
            </w:r>
          </w:p>
        </w:tc>
      </w:tr>
      <w:tr w:rsidR="00907F42" w:rsidRPr="001267CB" w14:paraId="0FAF0E1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1A298B7"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vada</w:t>
            </w:r>
          </w:p>
        </w:tc>
        <w:tc>
          <w:tcPr>
            <w:tcW w:w="2384" w:type="dxa"/>
            <w:noWrap/>
            <w:hideMark/>
          </w:tcPr>
          <w:p w14:paraId="35C9898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43-2.52)</w:t>
            </w:r>
          </w:p>
        </w:tc>
      </w:tr>
      <w:tr w:rsidR="00907F42" w:rsidRPr="001267CB" w14:paraId="21259EF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9BB50D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Hampshire</w:t>
            </w:r>
          </w:p>
        </w:tc>
        <w:tc>
          <w:tcPr>
            <w:tcW w:w="2384" w:type="dxa"/>
            <w:noWrap/>
            <w:hideMark/>
          </w:tcPr>
          <w:p w14:paraId="3219C19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4 (2.33-2.75)</w:t>
            </w:r>
          </w:p>
        </w:tc>
      </w:tr>
      <w:tr w:rsidR="00907F42" w:rsidRPr="001267CB" w14:paraId="37A22A9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B5152E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Jersey</w:t>
            </w:r>
          </w:p>
        </w:tc>
        <w:tc>
          <w:tcPr>
            <w:tcW w:w="2384" w:type="dxa"/>
            <w:noWrap/>
            <w:hideMark/>
          </w:tcPr>
          <w:p w14:paraId="39E5956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6 (2.44-2.88)</w:t>
            </w:r>
          </w:p>
        </w:tc>
      </w:tr>
      <w:tr w:rsidR="00907F42" w:rsidRPr="001267CB" w14:paraId="45F617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490BA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Mexico</w:t>
            </w:r>
          </w:p>
        </w:tc>
        <w:tc>
          <w:tcPr>
            <w:tcW w:w="2384" w:type="dxa"/>
            <w:noWrap/>
            <w:hideMark/>
          </w:tcPr>
          <w:p w14:paraId="0451820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9-1.91)</w:t>
            </w:r>
          </w:p>
        </w:tc>
      </w:tr>
      <w:tr w:rsidR="00907F42" w:rsidRPr="001267CB" w14:paraId="3A48D52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EC30C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York</w:t>
            </w:r>
          </w:p>
        </w:tc>
        <w:tc>
          <w:tcPr>
            <w:tcW w:w="2384" w:type="dxa"/>
            <w:noWrap/>
            <w:hideMark/>
          </w:tcPr>
          <w:p w14:paraId="5C18B0F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5-2.71)</w:t>
            </w:r>
          </w:p>
        </w:tc>
      </w:tr>
      <w:tr w:rsidR="00907F42" w:rsidRPr="001267CB" w14:paraId="345BBF4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27386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Carolina</w:t>
            </w:r>
          </w:p>
        </w:tc>
        <w:tc>
          <w:tcPr>
            <w:tcW w:w="2384" w:type="dxa"/>
            <w:noWrap/>
            <w:hideMark/>
          </w:tcPr>
          <w:p w14:paraId="56AC8AF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91-2.44)</w:t>
            </w:r>
          </w:p>
        </w:tc>
      </w:tr>
      <w:tr w:rsidR="00907F42" w:rsidRPr="001267CB" w14:paraId="2B347B7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EC604A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Dakota</w:t>
            </w:r>
          </w:p>
        </w:tc>
        <w:tc>
          <w:tcPr>
            <w:tcW w:w="2384" w:type="dxa"/>
            <w:noWrap/>
            <w:hideMark/>
          </w:tcPr>
          <w:p w14:paraId="4DAE1A5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54-2.43)</w:t>
            </w:r>
          </w:p>
        </w:tc>
      </w:tr>
      <w:tr w:rsidR="00907F42" w:rsidRPr="001267CB" w14:paraId="23C398F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71E04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hio</w:t>
            </w:r>
          </w:p>
        </w:tc>
        <w:tc>
          <w:tcPr>
            <w:tcW w:w="2384" w:type="dxa"/>
            <w:noWrap/>
            <w:hideMark/>
          </w:tcPr>
          <w:p w14:paraId="06B6897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 (1.95-2.44)</w:t>
            </w:r>
          </w:p>
        </w:tc>
      </w:tr>
      <w:tr w:rsidR="00907F42" w:rsidRPr="001267CB" w14:paraId="5AE37F1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1D0A25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klahoma</w:t>
            </w:r>
          </w:p>
        </w:tc>
        <w:tc>
          <w:tcPr>
            <w:tcW w:w="2384" w:type="dxa"/>
            <w:noWrap/>
            <w:hideMark/>
          </w:tcPr>
          <w:p w14:paraId="5BF180B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4 (1.11-1.78)</w:t>
            </w:r>
          </w:p>
        </w:tc>
      </w:tr>
      <w:tr w:rsidR="00907F42" w:rsidRPr="001267CB" w14:paraId="1CA83A6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48E647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regon</w:t>
            </w:r>
          </w:p>
        </w:tc>
        <w:tc>
          <w:tcPr>
            <w:tcW w:w="2384" w:type="dxa"/>
            <w:noWrap/>
            <w:hideMark/>
          </w:tcPr>
          <w:p w14:paraId="45B06F3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5 (2.12-2.78)</w:t>
            </w:r>
          </w:p>
        </w:tc>
      </w:tr>
      <w:tr w:rsidR="00907F42" w:rsidRPr="001267CB" w14:paraId="43B8337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CD425B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Pennsylvania</w:t>
            </w:r>
          </w:p>
        </w:tc>
        <w:tc>
          <w:tcPr>
            <w:tcW w:w="2384" w:type="dxa"/>
            <w:noWrap/>
            <w:hideMark/>
          </w:tcPr>
          <w:p w14:paraId="71B83AE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2-2.74)</w:t>
            </w:r>
          </w:p>
        </w:tc>
      </w:tr>
      <w:tr w:rsidR="00907F42" w:rsidRPr="001267CB" w14:paraId="0E2AFCB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9A3E3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Rhode Island</w:t>
            </w:r>
          </w:p>
        </w:tc>
        <w:tc>
          <w:tcPr>
            <w:tcW w:w="2384" w:type="dxa"/>
            <w:noWrap/>
            <w:hideMark/>
          </w:tcPr>
          <w:p w14:paraId="14514E0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4 (2.37-2.91)</w:t>
            </w:r>
          </w:p>
        </w:tc>
      </w:tr>
      <w:tr w:rsidR="00907F42" w:rsidRPr="001267CB" w14:paraId="4D95AD2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22CFB3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Carolina</w:t>
            </w:r>
          </w:p>
        </w:tc>
        <w:tc>
          <w:tcPr>
            <w:tcW w:w="2384" w:type="dxa"/>
            <w:noWrap/>
            <w:hideMark/>
          </w:tcPr>
          <w:p w14:paraId="32ADB8C2" w14:textId="77777777" w:rsidR="00907F42" w:rsidRPr="001267CB" w:rsidRDefault="00907F42" w:rsidP="00B21E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r>
      <w:tr w:rsidR="00907F42" w:rsidRPr="001267CB" w14:paraId="7B1F8A8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20F11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Dakota</w:t>
            </w:r>
          </w:p>
        </w:tc>
        <w:tc>
          <w:tcPr>
            <w:tcW w:w="2384" w:type="dxa"/>
            <w:noWrap/>
            <w:hideMark/>
          </w:tcPr>
          <w:p w14:paraId="44CCAD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64-2.33)</w:t>
            </w:r>
          </w:p>
        </w:tc>
      </w:tr>
      <w:tr w:rsidR="00907F42" w:rsidRPr="001267CB" w14:paraId="2771F0B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124DD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nnessee</w:t>
            </w:r>
          </w:p>
        </w:tc>
        <w:tc>
          <w:tcPr>
            <w:tcW w:w="2384" w:type="dxa"/>
            <w:noWrap/>
            <w:hideMark/>
          </w:tcPr>
          <w:p w14:paraId="4D3FE64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7 (1.4-1.95)</w:t>
            </w:r>
          </w:p>
        </w:tc>
      </w:tr>
      <w:tr w:rsidR="00907F42" w:rsidRPr="001267CB" w14:paraId="42FF8CF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2D25F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xas</w:t>
            </w:r>
          </w:p>
        </w:tc>
        <w:tc>
          <w:tcPr>
            <w:tcW w:w="2384" w:type="dxa"/>
            <w:noWrap/>
            <w:hideMark/>
          </w:tcPr>
          <w:p w14:paraId="3415CA5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7 (1.29-1.85)</w:t>
            </w:r>
          </w:p>
        </w:tc>
      </w:tr>
      <w:tr w:rsidR="00907F42" w:rsidRPr="001267CB" w14:paraId="387A539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0CFF67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Utah</w:t>
            </w:r>
          </w:p>
        </w:tc>
        <w:tc>
          <w:tcPr>
            <w:tcW w:w="2384" w:type="dxa"/>
            <w:noWrap/>
            <w:hideMark/>
          </w:tcPr>
          <w:p w14:paraId="252FDE9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9 (1.49-1.88)</w:t>
            </w:r>
          </w:p>
        </w:tc>
      </w:tr>
      <w:tr w:rsidR="00907F42" w:rsidRPr="001267CB" w14:paraId="29F074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E6A04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ermont</w:t>
            </w:r>
          </w:p>
        </w:tc>
        <w:tc>
          <w:tcPr>
            <w:tcW w:w="2384" w:type="dxa"/>
            <w:noWrap/>
            <w:hideMark/>
          </w:tcPr>
          <w:p w14:paraId="75A083E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9-2.55)</w:t>
            </w:r>
          </w:p>
        </w:tc>
      </w:tr>
      <w:tr w:rsidR="00907F42" w:rsidRPr="001267CB" w14:paraId="144FDCC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8A3052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irginia</w:t>
            </w:r>
          </w:p>
        </w:tc>
        <w:tc>
          <w:tcPr>
            <w:tcW w:w="2384" w:type="dxa"/>
            <w:noWrap/>
            <w:hideMark/>
          </w:tcPr>
          <w:p w14:paraId="71097E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6 (2.2-2.71)</w:t>
            </w:r>
          </w:p>
        </w:tc>
      </w:tr>
      <w:tr w:rsidR="00907F42" w:rsidRPr="001267CB" w14:paraId="4284873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6D54F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w:t>
            </w:r>
          </w:p>
        </w:tc>
        <w:tc>
          <w:tcPr>
            <w:tcW w:w="2384" w:type="dxa"/>
            <w:noWrap/>
            <w:hideMark/>
          </w:tcPr>
          <w:p w14:paraId="50615EF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1 (1.97-2.65)</w:t>
            </w:r>
          </w:p>
        </w:tc>
      </w:tr>
      <w:tr w:rsidR="00907F42" w:rsidRPr="001267CB" w14:paraId="740E4CE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143206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 DC</w:t>
            </w:r>
          </w:p>
        </w:tc>
        <w:tc>
          <w:tcPr>
            <w:tcW w:w="2384" w:type="dxa"/>
            <w:noWrap/>
            <w:hideMark/>
          </w:tcPr>
          <w:p w14:paraId="373E820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4 (2.22-3.27)</w:t>
            </w:r>
          </w:p>
        </w:tc>
      </w:tr>
      <w:tr w:rsidR="00907F42" w:rsidRPr="001267CB" w14:paraId="594F514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AA4E3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est Virginia</w:t>
            </w:r>
          </w:p>
        </w:tc>
        <w:tc>
          <w:tcPr>
            <w:tcW w:w="2384" w:type="dxa"/>
            <w:noWrap/>
            <w:hideMark/>
          </w:tcPr>
          <w:p w14:paraId="17880C5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8 (1.54-2.22)</w:t>
            </w:r>
          </w:p>
        </w:tc>
      </w:tr>
      <w:tr w:rsidR="00907F42" w:rsidRPr="001267CB" w14:paraId="6FC89DE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2EF116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isconsin</w:t>
            </w:r>
          </w:p>
        </w:tc>
        <w:tc>
          <w:tcPr>
            <w:tcW w:w="2384" w:type="dxa"/>
            <w:noWrap/>
            <w:hideMark/>
          </w:tcPr>
          <w:p w14:paraId="387B5DC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4 (2.19-2.69)</w:t>
            </w:r>
          </w:p>
        </w:tc>
      </w:tr>
      <w:tr w:rsidR="00907F42" w:rsidRPr="001267CB" w14:paraId="0B870EB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E5FDE72"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yoming</w:t>
            </w:r>
          </w:p>
        </w:tc>
        <w:tc>
          <w:tcPr>
            <w:tcW w:w="2384" w:type="dxa"/>
            <w:noWrap/>
            <w:hideMark/>
          </w:tcPr>
          <w:p w14:paraId="3EE5A8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2 (1.07-1.78)</w:t>
            </w:r>
          </w:p>
        </w:tc>
      </w:tr>
    </w:tbl>
    <w:p w14:paraId="574D255A" w14:textId="77777777" w:rsidR="00907F42" w:rsidRDefault="00907F42" w:rsidP="00907F42">
      <w:pPr>
        <w:sectPr w:rsidR="00907F42" w:rsidSect="001225FC">
          <w:type w:val="continuous"/>
          <w:pgSz w:w="12240" w:h="15840"/>
          <w:pgMar w:top="1440" w:right="1440" w:bottom="1440" w:left="1440" w:header="720" w:footer="720" w:gutter="0"/>
          <w:cols w:num="2" w:space="720"/>
          <w:docGrid w:linePitch="360"/>
        </w:sectPr>
      </w:pPr>
    </w:p>
    <w:p w14:paraId="70E7E99B" w14:textId="77777777" w:rsidR="00904C99" w:rsidRDefault="00904C99">
      <w:pPr>
        <w:rPr>
          <w:rFonts w:ascii="Calibri" w:eastAsia="Times New Roman" w:hAnsi="Calibri" w:cs="Calibri"/>
          <w:color w:val="000000"/>
        </w:rPr>
      </w:pPr>
    </w:p>
    <w:p w14:paraId="788B0928" w14:textId="77777777" w:rsidR="00907F42" w:rsidRDefault="00907F42">
      <w:pPr>
        <w:rPr>
          <w:b/>
          <w:bCs/>
        </w:rPr>
      </w:pPr>
    </w:p>
    <w:p w14:paraId="0B17A0E4" w14:textId="77777777" w:rsidR="00904C99" w:rsidRDefault="00904C99">
      <w:pPr>
        <w:rPr>
          <w:b/>
          <w:bCs/>
        </w:rPr>
      </w:pPr>
    </w:p>
    <w:p w14:paraId="770D6483" w14:textId="7851B430" w:rsidR="00904C99" w:rsidRDefault="00904C99">
      <w:pPr>
        <w:rPr>
          <w:b/>
          <w:bCs/>
        </w:rPr>
      </w:pPr>
      <w:r w:rsidRPr="00904C99">
        <w:rPr>
          <w:b/>
          <w:bCs/>
          <w:noProof/>
        </w:rPr>
        <w:lastRenderedPageBreak/>
        <w:drawing>
          <wp:inline distT="0" distB="0" distL="0" distR="0" wp14:anchorId="717A94BD" wp14:editId="20261742">
            <wp:extent cx="5943600" cy="2275205"/>
            <wp:effectExtent l="0" t="0" r="0" b="0"/>
            <wp:docPr id="9" name="Content Placeholder 8" descr="A picture containing line, rectangle&#10;&#10;Description automatically generated">
              <a:extLst xmlns:a="http://schemas.openxmlformats.org/drawingml/2006/main">
                <a:ext uri="{FF2B5EF4-FFF2-40B4-BE49-F238E27FC236}">
                  <a16:creationId xmlns:a16="http://schemas.microsoft.com/office/drawing/2014/main" id="{F7A303B4-A679-EF7F-B8FB-31324A8E76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line, rectangle&#10;&#10;Description automatically generated">
                      <a:extLst>
                        <a:ext uri="{FF2B5EF4-FFF2-40B4-BE49-F238E27FC236}">
                          <a16:creationId xmlns:a16="http://schemas.microsoft.com/office/drawing/2014/main" id="{F7A303B4-A679-EF7F-B8FB-31324A8E76B3}"/>
                        </a:ext>
                      </a:extLst>
                    </pic:cNvPr>
                    <pic:cNvPicPr>
                      <a:picLocks noGrp="1" noChangeAspect="1"/>
                    </pic:cNvPicPr>
                  </pic:nvPicPr>
                  <pic:blipFill>
                    <a:blip r:embed="rId15"/>
                    <a:stretch>
                      <a:fillRect/>
                    </a:stretch>
                  </pic:blipFill>
                  <pic:spPr>
                    <a:xfrm>
                      <a:off x="0" y="0"/>
                      <a:ext cx="5943600" cy="2275205"/>
                    </a:xfrm>
                    <a:prstGeom prst="rect">
                      <a:avLst/>
                    </a:prstGeom>
                  </pic:spPr>
                </pic:pic>
              </a:graphicData>
            </a:graphic>
          </wp:inline>
        </w:drawing>
      </w:r>
    </w:p>
    <w:p w14:paraId="2B82AEE8" w14:textId="0A9059AB" w:rsidR="00577814" w:rsidRDefault="00896BB8">
      <w:r>
        <w:rPr>
          <w:b/>
          <w:bCs/>
        </w:rPr>
        <w:t>Supplementary Figure 1</w:t>
      </w:r>
      <w:r w:rsidR="00904C99">
        <w:t xml:space="preserve">: Average membership in each state over the course of the study period. </w:t>
      </w:r>
      <w:r w:rsidR="00577814">
        <w:t xml:space="preserve">The dashed red line indicates the predetermined quality threshold of an average of 5,000 members per year. </w:t>
      </w:r>
    </w:p>
    <w:p w14:paraId="723D8AAC" w14:textId="77777777" w:rsidR="00AD6E3F" w:rsidRDefault="00AD6E3F"/>
    <w:p w14:paraId="1131330F" w14:textId="1024E9B5" w:rsidR="00AC322C" w:rsidRDefault="00834900" w:rsidP="00AC322C">
      <w:pPr>
        <w:rPr>
          <w:b/>
          <w:bCs/>
        </w:rPr>
      </w:pPr>
      <w:r>
        <w:rPr>
          <w:b/>
          <w:bCs/>
          <w:noProof/>
        </w:rPr>
        <w:drawing>
          <wp:inline distT="0" distB="0" distL="0" distR="0" wp14:anchorId="73267D06" wp14:editId="53967978">
            <wp:extent cx="5943600" cy="4160520"/>
            <wp:effectExtent l="0" t="0" r="0" b="0"/>
            <wp:docPr id="669216839"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216839"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278076A1" w14:textId="43614E80" w:rsidR="00AC322C" w:rsidRDefault="00AC322C" w:rsidP="00AC322C">
      <w:r>
        <w:rPr>
          <w:b/>
          <w:bCs/>
        </w:rPr>
        <w:t>Supplementary Figure 2a</w:t>
      </w:r>
      <w:r>
        <w:t xml:space="preserve">: Average visits per 1000 members per year in each region with brackets showing 95% confidence intervals representing year-to-year variability. </w:t>
      </w:r>
    </w:p>
    <w:p w14:paraId="5DE5BBCE" w14:textId="77777777" w:rsidR="00AC322C" w:rsidRDefault="00AC322C" w:rsidP="00AC322C">
      <w:pPr>
        <w:rPr>
          <w:b/>
          <w:bCs/>
        </w:rPr>
      </w:pPr>
    </w:p>
    <w:p w14:paraId="5162B430" w14:textId="77777777" w:rsidR="00AC322C" w:rsidRDefault="00AC322C" w:rsidP="00AC322C">
      <w:pPr>
        <w:rPr>
          <w:b/>
          <w:bCs/>
        </w:rPr>
      </w:pPr>
    </w:p>
    <w:p w14:paraId="52A773EC" w14:textId="5CBDCA92" w:rsidR="00AC322C" w:rsidRDefault="00D737B0" w:rsidP="00AC322C">
      <w:pPr>
        <w:rPr>
          <w:b/>
          <w:bCs/>
        </w:rPr>
      </w:pPr>
      <w:r w:rsidRPr="00D737B0">
        <w:rPr>
          <w:b/>
          <w:bCs/>
        </w:rPr>
        <w:lastRenderedPageBreak/>
        <w:drawing>
          <wp:inline distT="0" distB="0" distL="0" distR="0" wp14:anchorId="7811208C" wp14:editId="2F744928">
            <wp:extent cx="5943600" cy="4160520"/>
            <wp:effectExtent l="0" t="0" r="0" b="0"/>
            <wp:docPr id="388295204" name="Picture 388295204" descr="A picture containing screenshot, black&#10;&#10;Description automatically generated">
              <a:extLst xmlns:a="http://schemas.openxmlformats.org/drawingml/2006/main">
                <a:ext uri="{FF2B5EF4-FFF2-40B4-BE49-F238E27FC236}">
                  <a16:creationId xmlns:a16="http://schemas.microsoft.com/office/drawing/2014/main" id="{804DBFEB-2572-34E0-B68D-3D66D4E2B4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screenshot, black&#10;&#10;Description automatically generated">
                      <a:extLst>
                        <a:ext uri="{FF2B5EF4-FFF2-40B4-BE49-F238E27FC236}">
                          <a16:creationId xmlns:a16="http://schemas.microsoft.com/office/drawing/2014/main" id="{804DBFEB-2572-34E0-B68D-3D66D4E2B4B5}"/>
                        </a:ext>
                      </a:extLst>
                    </pic:cNvPr>
                    <pic:cNvPicPr>
                      <a:picLocks noChangeAspect="1"/>
                    </pic:cNvPicPr>
                  </pic:nvPicPr>
                  <pic:blipFill>
                    <a:blip r:embed="rId17"/>
                    <a:stretch>
                      <a:fillRect/>
                    </a:stretch>
                  </pic:blipFill>
                  <pic:spPr>
                    <a:xfrm>
                      <a:off x="0" y="0"/>
                      <a:ext cx="5943600" cy="4160520"/>
                    </a:xfrm>
                    <a:prstGeom prst="rect">
                      <a:avLst/>
                    </a:prstGeom>
                  </pic:spPr>
                </pic:pic>
              </a:graphicData>
            </a:graphic>
          </wp:inline>
        </w:drawing>
      </w:r>
    </w:p>
    <w:p w14:paraId="7D170071" w14:textId="5374D206" w:rsidR="00AC322C" w:rsidRPr="00C0146F" w:rsidRDefault="00AC322C" w:rsidP="00AC322C">
      <w:r>
        <w:rPr>
          <w:b/>
          <w:bCs/>
        </w:rPr>
        <w:t>Supplementary Figure 2b</w:t>
      </w:r>
      <w:r>
        <w:t xml:space="preserve">: Comparisons between each region pair. The y-axis shows the difference in average visits per 1000 members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7678FBD7" w14:textId="77777777" w:rsidR="00AC322C" w:rsidRDefault="00AC322C" w:rsidP="00AC322C">
      <w:pPr>
        <w:rPr>
          <w:b/>
          <w:bCs/>
        </w:rPr>
      </w:pPr>
    </w:p>
    <w:p w14:paraId="46C49899" w14:textId="77777777" w:rsidR="00904C99" w:rsidRDefault="00904C99">
      <w:pPr>
        <w:rPr>
          <w:b/>
          <w:bCs/>
        </w:rPr>
      </w:pPr>
    </w:p>
    <w:p w14:paraId="641CB9B0" w14:textId="77777777" w:rsidR="00904C99" w:rsidRDefault="00904C99">
      <w:pPr>
        <w:rPr>
          <w:b/>
          <w:bCs/>
        </w:rPr>
      </w:pPr>
    </w:p>
    <w:p w14:paraId="23E8389A" w14:textId="77777777" w:rsidR="00904C99" w:rsidRDefault="00904C99">
      <w:pPr>
        <w:rPr>
          <w:b/>
          <w:bCs/>
        </w:rPr>
      </w:pPr>
    </w:p>
    <w:p w14:paraId="7D83055E" w14:textId="77777777" w:rsidR="005815D4" w:rsidRDefault="005815D4">
      <w:pPr>
        <w:rPr>
          <w:b/>
          <w:bCs/>
        </w:rPr>
      </w:pPr>
    </w:p>
    <w:p w14:paraId="7ADC3867" w14:textId="77777777" w:rsidR="005815D4" w:rsidRDefault="005815D4">
      <w:pPr>
        <w:rPr>
          <w:b/>
          <w:bCs/>
        </w:rPr>
      </w:pPr>
    </w:p>
    <w:p w14:paraId="02FBFC06" w14:textId="77777777" w:rsidR="005815D4" w:rsidRDefault="005815D4">
      <w:pPr>
        <w:rPr>
          <w:b/>
          <w:bCs/>
        </w:rPr>
      </w:pPr>
    </w:p>
    <w:p w14:paraId="5A43DD99" w14:textId="77777777" w:rsidR="005815D4" w:rsidRDefault="005815D4">
      <w:pPr>
        <w:rPr>
          <w:b/>
          <w:bCs/>
        </w:rPr>
      </w:pPr>
    </w:p>
    <w:p w14:paraId="263F8C91" w14:textId="77777777" w:rsidR="005815D4" w:rsidRDefault="005815D4">
      <w:pPr>
        <w:rPr>
          <w:b/>
          <w:bCs/>
        </w:rPr>
      </w:pPr>
    </w:p>
    <w:p w14:paraId="7DC9D68E" w14:textId="77777777" w:rsidR="005815D4" w:rsidRDefault="005815D4">
      <w:pPr>
        <w:rPr>
          <w:b/>
          <w:bCs/>
        </w:rPr>
      </w:pPr>
    </w:p>
    <w:p w14:paraId="7C18F9B7" w14:textId="488C4A80" w:rsidR="005815D4" w:rsidRDefault="005815D4">
      <w:pPr>
        <w:rPr>
          <w:b/>
          <w:bCs/>
        </w:rPr>
      </w:pPr>
    </w:p>
    <w:p w14:paraId="1E09F703" w14:textId="19E9B3FC" w:rsidR="005815D4" w:rsidRDefault="00586C7D">
      <w:pPr>
        <w:rPr>
          <w:b/>
          <w:bCs/>
        </w:rPr>
      </w:pPr>
      <w:r>
        <w:rPr>
          <w:b/>
          <w:bCs/>
          <w:noProof/>
        </w:rPr>
        <w:lastRenderedPageBreak/>
        <w:drawing>
          <wp:inline distT="0" distB="0" distL="0" distR="0" wp14:anchorId="35AA95DA" wp14:editId="4C236E92">
            <wp:extent cx="5943600" cy="4160520"/>
            <wp:effectExtent l="0" t="0" r="0" b="0"/>
            <wp:docPr id="1809971645" name="Picture 4" descr="A picture containing screensho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971645" name="Picture 4" descr="A picture containing screenshot, line, diagram, plo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6BAA860C" w14:textId="3877ED85" w:rsidR="005815D4" w:rsidRPr="005815D4" w:rsidRDefault="005815D4">
      <w:r>
        <w:rPr>
          <w:b/>
          <w:bCs/>
        </w:rPr>
        <w:t xml:space="preserve">Supplementary Figure 3a: </w:t>
      </w:r>
      <w:r>
        <w:t xml:space="preserve">Visits per 1000 members in each </w:t>
      </w:r>
      <w:r>
        <w:t>sub</w:t>
      </w:r>
      <w:r>
        <w:t>region over the 9-year observation period.</w:t>
      </w:r>
    </w:p>
    <w:p w14:paraId="1F8CC8E4" w14:textId="77777777" w:rsidR="005815D4" w:rsidRDefault="005815D4">
      <w:pPr>
        <w:rPr>
          <w:b/>
          <w:bCs/>
        </w:rPr>
      </w:pPr>
    </w:p>
    <w:p w14:paraId="5D6C6E32" w14:textId="77777777" w:rsidR="005815D4" w:rsidRDefault="005815D4">
      <w:pPr>
        <w:rPr>
          <w:b/>
          <w:bCs/>
        </w:rPr>
      </w:pPr>
    </w:p>
    <w:p w14:paraId="72A22DF6" w14:textId="77777777" w:rsidR="005815D4" w:rsidRDefault="005815D4">
      <w:pPr>
        <w:rPr>
          <w:b/>
          <w:bCs/>
        </w:rPr>
      </w:pPr>
    </w:p>
    <w:p w14:paraId="2EDC3BFB" w14:textId="77777777" w:rsidR="005815D4" w:rsidRDefault="005815D4">
      <w:pPr>
        <w:rPr>
          <w:b/>
          <w:bCs/>
        </w:rPr>
      </w:pPr>
    </w:p>
    <w:p w14:paraId="61CE229E" w14:textId="77777777" w:rsidR="005815D4" w:rsidRDefault="005815D4">
      <w:pPr>
        <w:rPr>
          <w:b/>
          <w:bCs/>
        </w:rPr>
      </w:pPr>
    </w:p>
    <w:p w14:paraId="3D153EC9" w14:textId="77777777" w:rsidR="005815D4" w:rsidRDefault="005815D4">
      <w:pPr>
        <w:rPr>
          <w:b/>
          <w:bCs/>
        </w:rPr>
      </w:pPr>
    </w:p>
    <w:p w14:paraId="42FED938" w14:textId="77777777" w:rsidR="005815D4" w:rsidRDefault="005815D4">
      <w:pPr>
        <w:rPr>
          <w:b/>
          <w:bCs/>
        </w:rPr>
      </w:pPr>
    </w:p>
    <w:p w14:paraId="42A2A8D9" w14:textId="77777777" w:rsidR="005815D4" w:rsidRDefault="005815D4">
      <w:pPr>
        <w:rPr>
          <w:b/>
          <w:bCs/>
        </w:rPr>
      </w:pPr>
    </w:p>
    <w:p w14:paraId="74487DB1" w14:textId="77777777" w:rsidR="005815D4" w:rsidRDefault="005815D4">
      <w:pPr>
        <w:rPr>
          <w:b/>
          <w:bCs/>
        </w:rPr>
      </w:pPr>
    </w:p>
    <w:p w14:paraId="67EC9821" w14:textId="77777777" w:rsidR="005815D4" w:rsidRDefault="005815D4">
      <w:pPr>
        <w:rPr>
          <w:b/>
          <w:bCs/>
        </w:rPr>
      </w:pPr>
    </w:p>
    <w:p w14:paraId="44C02B28" w14:textId="77777777" w:rsidR="005815D4" w:rsidRDefault="005815D4">
      <w:pPr>
        <w:rPr>
          <w:b/>
          <w:bCs/>
        </w:rPr>
      </w:pPr>
    </w:p>
    <w:p w14:paraId="2E6A74C0" w14:textId="77777777" w:rsidR="005815D4" w:rsidRDefault="005815D4">
      <w:pPr>
        <w:rPr>
          <w:b/>
          <w:bCs/>
        </w:rPr>
      </w:pPr>
    </w:p>
    <w:p w14:paraId="3C2C487E" w14:textId="77777777" w:rsidR="005815D4" w:rsidRDefault="005815D4">
      <w:pPr>
        <w:rPr>
          <w:b/>
          <w:bCs/>
        </w:rPr>
      </w:pPr>
    </w:p>
    <w:p w14:paraId="5417872C" w14:textId="77777777" w:rsidR="005815D4" w:rsidRDefault="005815D4">
      <w:pPr>
        <w:rPr>
          <w:b/>
          <w:bCs/>
        </w:rPr>
      </w:pPr>
    </w:p>
    <w:p w14:paraId="7191030C" w14:textId="77777777" w:rsidR="005815D4" w:rsidRDefault="005815D4">
      <w:pPr>
        <w:rPr>
          <w:b/>
          <w:bCs/>
        </w:rPr>
      </w:pPr>
    </w:p>
    <w:p w14:paraId="166A3941" w14:textId="77777777" w:rsidR="005815D4" w:rsidRDefault="005815D4">
      <w:pPr>
        <w:rPr>
          <w:b/>
          <w:bCs/>
        </w:rPr>
      </w:pPr>
    </w:p>
    <w:p w14:paraId="340FD8D5" w14:textId="25BCDEE3" w:rsidR="004F3FD1" w:rsidRDefault="004F3FD1">
      <w:pPr>
        <w:rPr>
          <w:b/>
          <w:bCs/>
        </w:rPr>
      </w:pPr>
      <w:r w:rsidRPr="004F3FD1">
        <w:rPr>
          <w:b/>
          <w:bCs/>
        </w:rPr>
        <w:lastRenderedPageBreak/>
        <w:drawing>
          <wp:inline distT="0" distB="0" distL="0" distR="0" wp14:anchorId="59BF601D" wp14:editId="3765C956">
            <wp:extent cx="5943600" cy="5243830"/>
            <wp:effectExtent l="0" t="0" r="0" b="0"/>
            <wp:docPr id="1095075567" name="Picture 1095075567" descr="A picture containing screenshot&#10;&#10;Description automatically generated">
              <a:extLst xmlns:a="http://schemas.openxmlformats.org/drawingml/2006/main">
                <a:ext uri="{FF2B5EF4-FFF2-40B4-BE49-F238E27FC236}">
                  <a16:creationId xmlns:a16="http://schemas.microsoft.com/office/drawing/2014/main" id="{7B85D3BC-2B7C-F64E-8D24-7DD425E864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screenshot&#10;&#10;Description automatically generated">
                      <a:extLst>
                        <a:ext uri="{FF2B5EF4-FFF2-40B4-BE49-F238E27FC236}">
                          <a16:creationId xmlns:a16="http://schemas.microsoft.com/office/drawing/2014/main" id="{7B85D3BC-2B7C-F64E-8D24-7DD425E86448}"/>
                        </a:ext>
                      </a:extLst>
                    </pic:cNvPr>
                    <pic:cNvPicPr>
                      <a:picLocks noChangeAspect="1"/>
                    </pic:cNvPicPr>
                  </pic:nvPicPr>
                  <pic:blipFill>
                    <a:blip r:embed="rId19"/>
                    <a:stretch>
                      <a:fillRect/>
                    </a:stretch>
                  </pic:blipFill>
                  <pic:spPr>
                    <a:xfrm>
                      <a:off x="0" y="0"/>
                      <a:ext cx="5943600" cy="5243830"/>
                    </a:xfrm>
                    <a:prstGeom prst="rect">
                      <a:avLst/>
                    </a:prstGeom>
                  </pic:spPr>
                </pic:pic>
              </a:graphicData>
            </a:graphic>
          </wp:inline>
        </w:drawing>
      </w:r>
    </w:p>
    <w:p w14:paraId="5B4EF34A" w14:textId="1F152585" w:rsidR="004F3FD1" w:rsidRPr="004F3FD1" w:rsidRDefault="004F3FD1">
      <w:r>
        <w:rPr>
          <w:b/>
          <w:bCs/>
        </w:rPr>
        <w:t xml:space="preserve">Supplementary Figure 3b: </w:t>
      </w:r>
      <w:r>
        <w:t xml:space="preserve">Average visits per 1000 members per year in each </w:t>
      </w:r>
      <w:r>
        <w:t>sub</w:t>
      </w:r>
      <w:r>
        <w:t>region with brackets showing 95% confidence intervals representing year-to-year variability.</w:t>
      </w:r>
    </w:p>
    <w:p w14:paraId="5948ECFB" w14:textId="77777777" w:rsidR="004F3FD1" w:rsidRDefault="004F3FD1">
      <w:pPr>
        <w:rPr>
          <w:b/>
          <w:bCs/>
        </w:rPr>
      </w:pPr>
    </w:p>
    <w:p w14:paraId="347FFC21" w14:textId="77777777" w:rsidR="00FE4612" w:rsidRDefault="00FE4612">
      <w:pPr>
        <w:rPr>
          <w:b/>
          <w:bCs/>
        </w:rPr>
      </w:pPr>
    </w:p>
    <w:p w14:paraId="4E3A1298" w14:textId="77777777" w:rsidR="00FE4612" w:rsidRDefault="00FE4612">
      <w:pPr>
        <w:rPr>
          <w:b/>
          <w:bCs/>
        </w:rPr>
      </w:pPr>
    </w:p>
    <w:p w14:paraId="784A6151" w14:textId="77777777" w:rsidR="00FE4612" w:rsidRDefault="00FE4612">
      <w:pPr>
        <w:rPr>
          <w:b/>
          <w:bCs/>
        </w:rPr>
      </w:pPr>
    </w:p>
    <w:p w14:paraId="6B111FEC" w14:textId="77777777" w:rsidR="00FE4612" w:rsidRDefault="00FE4612">
      <w:pPr>
        <w:rPr>
          <w:b/>
          <w:bCs/>
        </w:rPr>
      </w:pPr>
    </w:p>
    <w:p w14:paraId="7DFC137B" w14:textId="77777777" w:rsidR="00FE4612" w:rsidRDefault="00FE4612">
      <w:pPr>
        <w:rPr>
          <w:b/>
          <w:bCs/>
        </w:rPr>
      </w:pPr>
    </w:p>
    <w:p w14:paraId="522D53CB" w14:textId="77777777" w:rsidR="00FE4612" w:rsidRDefault="00FE4612">
      <w:pPr>
        <w:rPr>
          <w:b/>
          <w:bCs/>
        </w:rPr>
      </w:pPr>
    </w:p>
    <w:p w14:paraId="518E8A4A" w14:textId="77777777" w:rsidR="00FE4612" w:rsidRDefault="00FE4612">
      <w:pPr>
        <w:rPr>
          <w:b/>
          <w:bCs/>
        </w:rPr>
      </w:pPr>
    </w:p>
    <w:p w14:paraId="3C46E95F" w14:textId="77777777" w:rsidR="00FE4612" w:rsidRDefault="00FE4612">
      <w:pPr>
        <w:rPr>
          <w:b/>
          <w:bCs/>
        </w:rPr>
      </w:pPr>
    </w:p>
    <w:p w14:paraId="7A9D0342" w14:textId="77777777" w:rsidR="00FE4612" w:rsidRDefault="00FE4612">
      <w:pPr>
        <w:rPr>
          <w:b/>
          <w:bCs/>
        </w:rPr>
      </w:pPr>
    </w:p>
    <w:p w14:paraId="42A468F3" w14:textId="77777777" w:rsidR="00FE4612" w:rsidRDefault="00FE4612">
      <w:pPr>
        <w:rPr>
          <w:b/>
          <w:bCs/>
        </w:rPr>
      </w:pPr>
    </w:p>
    <w:p w14:paraId="153ACB9D" w14:textId="77777777" w:rsidR="00FE4612" w:rsidRDefault="00FE4612">
      <w:pPr>
        <w:rPr>
          <w:b/>
          <w:bCs/>
        </w:rPr>
      </w:pPr>
    </w:p>
    <w:p w14:paraId="5E9AB785" w14:textId="77777777" w:rsidR="00FE4612" w:rsidRDefault="00FE4612">
      <w:pPr>
        <w:rPr>
          <w:b/>
          <w:bCs/>
        </w:rPr>
      </w:pPr>
    </w:p>
    <w:p w14:paraId="741DBD5F" w14:textId="77777777" w:rsidR="00FE4612" w:rsidRDefault="00FE4612">
      <w:pPr>
        <w:rPr>
          <w:b/>
          <w:bCs/>
        </w:rPr>
      </w:pPr>
    </w:p>
    <w:p w14:paraId="01EE57CD" w14:textId="4B26DECF" w:rsidR="004F3FD1" w:rsidRDefault="00FE4612">
      <w:pPr>
        <w:rPr>
          <w:b/>
          <w:bCs/>
        </w:rPr>
      </w:pPr>
      <w:r w:rsidRPr="00FE4612">
        <w:rPr>
          <w:b/>
          <w:bCs/>
        </w:rPr>
        <w:lastRenderedPageBreak/>
        <w:drawing>
          <wp:inline distT="0" distB="0" distL="0" distR="0" wp14:anchorId="2D3E8FC1" wp14:editId="39CF7C50">
            <wp:extent cx="5943600" cy="4027170"/>
            <wp:effectExtent l="0" t="0" r="0" b="0"/>
            <wp:docPr id="57410362" name="Picture 57410362" descr="A picture containing screenshot&#10;&#10;Description automatically generated">
              <a:extLst xmlns:a="http://schemas.openxmlformats.org/drawingml/2006/main">
                <a:ext uri="{FF2B5EF4-FFF2-40B4-BE49-F238E27FC236}">
                  <a16:creationId xmlns:a16="http://schemas.microsoft.com/office/drawing/2014/main" id="{7EFE4922-97F7-5730-01B5-3B53F0F23B6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screenshot&#10;&#10;Description automatically generated">
                      <a:extLst>
                        <a:ext uri="{FF2B5EF4-FFF2-40B4-BE49-F238E27FC236}">
                          <a16:creationId xmlns:a16="http://schemas.microsoft.com/office/drawing/2014/main" id="{7EFE4922-97F7-5730-01B5-3B53F0F23B66}"/>
                        </a:ext>
                      </a:extLst>
                    </pic:cNvPr>
                    <pic:cNvPicPr>
                      <a:picLocks noGrp="1" noChangeAspect="1"/>
                    </pic:cNvPicPr>
                  </pic:nvPicPr>
                  <pic:blipFill>
                    <a:blip r:embed="rId20"/>
                    <a:stretch>
                      <a:fillRect/>
                    </a:stretch>
                  </pic:blipFill>
                  <pic:spPr>
                    <a:xfrm>
                      <a:off x="0" y="0"/>
                      <a:ext cx="5943600" cy="4027170"/>
                    </a:xfrm>
                    <a:prstGeom prst="rect">
                      <a:avLst/>
                    </a:prstGeom>
                  </pic:spPr>
                </pic:pic>
              </a:graphicData>
            </a:graphic>
          </wp:inline>
        </w:drawing>
      </w:r>
    </w:p>
    <w:p w14:paraId="70C7992A" w14:textId="01FC4F74" w:rsidR="00FE4612" w:rsidRPr="00C0146F" w:rsidRDefault="00FE4612" w:rsidP="00FE4612">
      <w:r>
        <w:rPr>
          <w:b/>
          <w:bCs/>
        </w:rPr>
        <w:t xml:space="preserve">Supplementary Figure 3c: </w:t>
      </w:r>
      <w:r>
        <w:t xml:space="preserve">Comparisons </w:t>
      </w:r>
      <w:r>
        <w:t>of</w:t>
      </w:r>
      <w:r>
        <w:t xml:space="preserve"> each </w:t>
      </w:r>
      <w:r>
        <w:t>sub</w:t>
      </w:r>
      <w:r>
        <w:t xml:space="preserve">region pair. The y-axis shows the difference in average visits per 1000 members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14AD9E73" w14:textId="344BDB97" w:rsidR="00FE4612" w:rsidRPr="00FE4612" w:rsidRDefault="00FE4612"/>
    <w:p w14:paraId="4C9B87F4" w14:textId="77777777" w:rsidR="004F3FD1" w:rsidRDefault="004F3FD1">
      <w:pPr>
        <w:rPr>
          <w:b/>
          <w:bCs/>
        </w:rPr>
      </w:pPr>
    </w:p>
    <w:p w14:paraId="0684FF9B" w14:textId="77777777" w:rsidR="004F3FD1" w:rsidRDefault="004F3FD1">
      <w:pPr>
        <w:rPr>
          <w:b/>
          <w:bCs/>
        </w:rPr>
      </w:pPr>
    </w:p>
    <w:p w14:paraId="5BCD63EC" w14:textId="77777777" w:rsidR="004F3FD1" w:rsidRDefault="004F3FD1">
      <w:pPr>
        <w:rPr>
          <w:b/>
          <w:bCs/>
        </w:rPr>
      </w:pPr>
    </w:p>
    <w:p w14:paraId="3B0A4275" w14:textId="77777777" w:rsidR="004F3FD1" w:rsidRDefault="004F3FD1">
      <w:pPr>
        <w:rPr>
          <w:b/>
          <w:bCs/>
        </w:rPr>
      </w:pPr>
    </w:p>
    <w:p w14:paraId="230FF24C" w14:textId="77777777" w:rsidR="004F3FD1" w:rsidRDefault="004F3FD1">
      <w:pPr>
        <w:rPr>
          <w:b/>
          <w:bCs/>
        </w:rPr>
      </w:pPr>
    </w:p>
    <w:p w14:paraId="66548204" w14:textId="77777777" w:rsidR="004F3FD1" w:rsidRDefault="004F3FD1">
      <w:pPr>
        <w:rPr>
          <w:b/>
          <w:bCs/>
        </w:rPr>
      </w:pPr>
    </w:p>
    <w:p w14:paraId="2DC4A9D8" w14:textId="77777777" w:rsidR="004F3FD1" w:rsidRDefault="004F3FD1">
      <w:pPr>
        <w:rPr>
          <w:b/>
          <w:bCs/>
        </w:rPr>
      </w:pPr>
    </w:p>
    <w:p w14:paraId="64B69764" w14:textId="77777777" w:rsidR="004F3FD1" w:rsidRDefault="004F3FD1">
      <w:pPr>
        <w:rPr>
          <w:b/>
          <w:bCs/>
        </w:rPr>
      </w:pPr>
    </w:p>
    <w:p w14:paraId="2312EA88" w14:textId="77777777" w:rsidR="004F3FD1" w:rsidRDefault="004F3FD1">
      <w:pPr>
        <w:rPr>
          <w:b/>
          <w:bCs/>
        </w:rPr>
      </w:pPr>
    </w:p>
    <w:p w14:paraId="7958C4A5" w14:textId="77777777" w:rsidR="004F3FD1" w:rsidRDefault="004F3FD1">
      <w:pPr>
        <w:rPr>
          <w:b/>
          <w:bCs/>
        </w:rPr>
      </w:pPr>
    </w:p>
    <w:p w14:paraId="1BCBDE92" w14:textId="77777777" w:rsidR="004F3FD1" w:rsidRDefault="004F3FD1">
      <w:pPr>
        <w:rPr>
          <w:b/>
          <w:bCs/>
        </w:rPr>
      </w:pPr>
    </w:p>
    <w:p w14:paraId="1434A25F" w14:textId="77777777" w:rsidR="004F3FD1" w:rsidRDefault="004F3FD1">
      <w:pPr>
        <w:rPr>
          <w:b/>
          <w:bCs/>
        </w:rPr>
      </w:pPr>
    </w:p>
    <w:p w14:paraId="56DA4B19" w14:textId="77777777" w:rsidR="005815D4" w:rsidRDefault="005815D4">
      <w:pPr>
        <w:rPr>
          <w:b/>
          <w:bCs/>
        </w:rPr>
      </w:pPr>
    </w:p>
    <w:p w14:paraId="2947A680" w14:textId="77777777" w:rsidR="00904C99" w:rsidRDefault="00904C99">
      <w:pPr>
        <w:rPr>
          <w:b/>
          <w:bCs/>
        </w:rPr>
      </w:pPr>
    </w:p>
    <w:p w14:paraId="5F3D9EF7" w14:textId="08A13428" w:rsidR="00904C99" w:rsidRDefault="00C93A2C">
      <w:pPr>
        <w:rPr>
          <w:b/>
          <w:bCs/>
        </w:rPr>
      </w:pPr>
      <w:r w:rsidRPr="00C93A2C">
        <w:rPr>
          <w:b/>
          <w:bCs/>
          <w:noProof/>
        </w:rPr>
        <w:lastRenderedPageBreak/>
        <w:drawing>
          <wp:inline distT="0" distB="0" distL="0" distR="0" wp14:anchorId="2B5AA512" wp14:editId="4F7B6267">
            <wp:extent cx="5594577" cy="4351338"/>
            <wp:effectExtent l="0" t="0" r="0" b="0"/>
            <wp:docPr id="1955319425" name="Picture 1955319425" descr="A picture containing screenshot, rectangle, diagram, square&#10;&#10;Description automatically generated">
              <a:extLst xmlns:a="http://schemas.openxmlformats.org/drawingml/2006/main">
                <a:ext uri="{FF2B5EF4-FFF2-40B4-BE49-F238E27FC236}">
                  <a16:creationId xmlns:a16="http://schemas.microsoft.com/office/drawing/2014/main" id="{E4083FC4-FC6D-4A92-F502-129100529B5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955319425" name="Picture 1955319425" descr="A picture containing screenshot, rectangle, diagram, square&#10;&#10;Description automatically generated">
                      <a:extLst>
                        <a:ext uri="{FF2B5EF4-FFF2-40B4-BE49-F238E27FC236}">
                          <a16:creationId xmlns:a16="http://schemas.microsoft.com/office/drawing/2014/main" id="{E4083FC4-FC6D-4A92-F502-129100529B53}"/>
                        </a:ext>
                      </a:extLst>
                    </pic:cNvPr>
                    <pic:cNvPicPr>
                      <a:picLocks noGrp="1" noChangeAspect="1"/>
                    </pic:cNvPicPr>
                  </pic:nvPicPr>
                  <pic:blipFill>
                    <a:blip r:embed="rId21"/>
                    <a:stretch>
                      <a:fillRect/>
                    </a:stretch>
                  </pic:blipFill>
                  <pic:spPr>
                    <a:xfrm>
                      <a:off x="0" y="0"/>
                      <a:ext cx="5594577" cy="4351338"/>
                    </a:xfrm>
                    <a:prstGeom prst="rect">
                      <a:avLst/>
                    </a:prstGeom>
                  </pic:spPr>
                </pic:pic>
              </a:graphicData>
            </a:graphic>
          </wp:inline>
        </w:drawing>
      </w:r>
    </w:p>
    <w:p w14:paraId="3724C290" w14:textId="327B85C3" w:rsidR="00814D91" w:rsidRDefault="00814D91">
      <w:r>
        <w:rPr>
          <w:b/>
          <w:bCs/>
        </w:rPr>
        <w:t xml:space="preserve">Supplementary Figure </w:t>
      </w:r>
      <w:r w:rsidR="00C04648">
        <w:rPr>
          <w:b/>
          <w:bCs/>
        </w:rPr>
        <w:t>4</w:t>
      </w:r>
      <w:r w:rsidR="00A974AC">
        <w:rPr>
          <w:b/>
          <w:bCs/>
        </w:rPr>
        <w:t>a</w:t>
      </w:r>
      <w:r>
        <w:rPr>
          <w:b/>
          <w:bCs/>
        </w:rPr>
        <w:t xml:space="preserve">: </w:t>
      </w:r>
      <w:r>
        <w:t xml:space="preserve">Region comparisons by month. Regions </w:t>
      </w:r>
      <w:r w:rsidR="00577814">
        <w:t>were</w:t>
      </w:r>
      <w:r>
        <w:t xml:space="preserve"> compared via Welch’s two sample t-test and significance </w:t>
      </w:r>
      <w:r w:rsidR="00DA4BC2">
        <w:t>was</w:t>
      </w:r>
      <w:r>
        <w:t xml:space="preserve"> determined based on a significance level of 0.05 corrected using the Bonferroni correction for multiple hypothesis testing. </w:t>
      </w:r>
    </w:p>
    <w:p w14:paraId="4E1AF133" w14:textId="77777777" w:rsidR="00165E1F" w:rsidRDefault="00165E1F"/>
    <w:p w14:paraId="016C114D" w14:textId="0C6E0631" w:rsidR="00165E1F" w:rsidRDefault="00C93A2C">
      <w:r w:rsidRPr="00C93A2C">
        <w:rPr>
          <w:noProof/>
        </w:rPr>
        <w:lastRenderedPageBreak/>
        <w:drawing>
          <wp:inline distT="0" distB="0" distL="0" distR="0" wp14:anchorId="73F04783" wp14:editId="5C1BED86">
            <wp:extent cx="5943600" cy="5943600"/>
            <wp:effectExtent l="0" t="0" r="0" b="0"/>
            <wp:docPr id="8" name="Picture 7" descr="A screenshot of a computer screen&#10;&#10;Description automatically generated with low confidence">
              <a:extLst xmlns:a="http://schemas.openxmlformats.org/drawingml/2006/main">
                <a:ext uri="{FF2B5EF4-FFF2-40B4-BE49-F238E27FC236}">
                  <a16:creationId xmlns:a16="http://schemas.microsoft.com/office/drawing/2014/main" id="{F7B95F8E-226E-0774-8986-2295711998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screenshot of a computer screen&#10;&#10;Description automatically generated with low confidence">
                      <a:extLst>
                        <a:ext uri="{FF2B5EF4-FFF2-40B4-BE49-F238E27FC236}">
                          <a16:creationId xmlns:a16="http://schemas.microsoft.com/office/drawing/2014/main" id="{F7B95F8E-226E-0774-8986-2295711998E9}"/>
                        </a:ext>
                      </a:extLst>
                    </pic:cNvPr>
                    <pic:cNvPicPr>
                      <a:picLocks noChangeAspect="1"/>
                    </pic:cNvPicPr>
                  </pic:nvPicPr>
                  <pic:blipFill>
                    <a:blip r:embed="rId22"/>
                    <a:stretch>
                      <a:fillRect/>
                    </a:stretch>
                  </pic:blipFill>
                  <pic:spPr>
                    <a:xfrm>
                      <a:off x="0" y="0"/>
                      <a:ext cx="5943600" cy="5943600"/>
                    </a:xfrm>
                    <a:prstGeom prst="rect">
                      <a:avLst/>
                    </a:prstGeom>
                  </pic:spPr>
                </pic:pic>
              </a:graphicData>
            </a:graphic>
          </wp:inline>
        </w:drawing>
      </w:r>
    </w:p>
    <w:p w14:paraId="67E2B247" w14:textId="4370C81D" w:rsidR="004C6B38" w:rsidRDefault="004C6B38" w:rsidP="004C6B38">
      <w:r>
        <w:rPr>
          <w:b/>
          <w:bCs/>
        </w:rPr>
        <w:t xml:space="preserve">Supplementary Figure </w:t>
      </w:r>
      <w:r w:rsidR="00C04648">
        <w:rPr>
          <w:b/>
          <w:bCs/>
        </w:rPr>
        <w:t>4</w:t>
      </w:r>
      <w:r w:rsidR="00A974AC">
        <w:rPr>
          <w:b/>
          <w:bCs/>
        </w:rPr>
        <w:t>b</w:t>
      </w:r>
      <w:r>
        <w:rPr>
          <w:b/>
          <w:bCs/>
        </w:rPr>
        <w:t xml:space="preserve">: </w:t>
      </w:r>
      <w:r>
        <w:t xml:space="preserve">Subregion comparisons by month. </w:t>
      </w:r>
      <w:r w:rsidR="00880893">
        <w:t>Subregions</w:t>
      </w:r>
      <w:r>
        <w:t xml:space="preserve"> </w:t>
      </w:r>
      <w:r w:rsidR="00880893">
        <w:t>were</w:t>
      </w:r>
      <w:r>
        <w:t xml:space="preserve"> compared via Welch’s two sample t-test and significance </w:t>
      </w:r>
      <w:r w:rsidR="00880893">
        <w:t>was</w:t>
      </w:r>
      <w:r>
        <w:t xml:space="preserve"> determined based on a significance level of 0.05 corrected using the Bonferroni correction for multiple hypothesis testing. </w:t>
      </w:r>
    </w:p>
    <w:p w14:paraId="143CC5A2" w14:textId="77777777" w:rsidR="00165E1F" w:rsidRDefault="00165E1F"/>
    <w:p w14:paraId="1B915175" w14:textId="77777777" w:rsidR="00165E1F" w:rsidRDefault="00165E1F"/>
    <w:p w14:paraId="50342714" w14:textId="77777777" w:rsidR="00165E1F" w:rsidRPr="00814D91" w:rsidRDefault="00165E1F"/>
    <w:p w14:paraId="0E311A62" w14:textId="77777777" w:rsidR="00904C99" w:rsidRDefault="00904C99">
      <w:pPr>
        <w:rPr>
          <w:b/>
          <w:bCs/>
        </w:rPr>
      </w:pPr>
    </w:p>
    <w:p w14:paraId="4D9147AA" w14:textId="77777777" w:rsidR="00904C99" w:rsidRDefault="00904C99">
      <w:pPr>
        <w:rPr>
          <w:b/>
          <w:bCs/>
        </w:rPr>
      </w:pPr>
    </w:p>
    <w:p w14:paraId="44E1003D" w14:textId="77777777" w:rsidR="00904C99" w:rsidRDefault="00904C99">
      <w:pPr>
        <w:rPr>
          <w:b/>
          <w:bCs/>
        </w:rPr>
      </w:pPr>
    </w:p>
    <w:p w14:paraId="674A58F7" w14:textId="4A9643F3" w:rsidR="00904C99" w:rsidRDefault="00CC3200" w:rsidP="00CC3200">
      <w:pPr>
        <w:jc w:val="center"/>
        <w:rPr>
          <w:b/>
          <w:bCs/>
        </w:rPr>
      </w:pPr>
      <w:r w:rsidRPr="00CC3200">
        <w:rPr>
          <w:b/>
          <w:bCs/>
          <w:noProof/>
        </w:rPr>
        <w:lastRenderedPageBreak/>
        <w:drawing>
          <wp:inline distT="0" distB="0" distL="0" distR="0" wp14:anchorId="01B999B2" wp14:editId="7E878079">
            <wp:extent cx="5943600" cy="4622800"/>
            <wp:effectExtent l="0" t="0" r="0" b="0"/>
            <wp:docPr id="20" name="Picture 19" descr="A picture containing screenshot, colorfulness, line, art&#10;&#10;Description automatically generated">
              <a:extLst xmlns:a="http://schemas.openxmlformats.org/drawingml/2006/main">
                <a:ext uri="{FF2B5EF4-FFF2-40B4-BE49-F238E27FC236}">
                  <a16:creationId xmlns:a16="http://schemas.microsoft.com/office/drawing/2014/main" id="{CACA9D42-43D8-C484-19CE-99240D2BBC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 picture containing screenshot, colorfulness, line, art&#10;&#10;Description automatically generated">
                      <a:extLst>
                        <a:ext uri="{FF2B5EF4-FFF2-40B4-BE49-F238E27FC236}">
                          <a16:creationId xmlns:a16="http://schemas.microsoft.com/office/drawing/2014/main" id="{CACA9D42-43D8-C484-19CE-99240D2BBC6F}"/>
                        </a:ext>
                      </a:extLst>
                    </pic:cNvPr>
                    <pic:cNvPicPr>
                      <a:picLocks noChangeAspect="1"/>
                    </pic:cNvPicPr>
                  </pic:nvPicPr>
                  <pic:blipFill>
                    <a:blip r:embed="rId23"/>
                    <a:stretch>
                      <a:fillRect/>
                    </a:stretch>
                  </pic:blipFill>
                  <pic:spPr>
                    <a:xfrm>
                      <a:off x="0" y="0"/>
                      <a:ext cx="5943600" cy="4622800"/>
                    </a:xfrm>
                    <a:prstGeom prst="rect">
                      <a:avLst/>
                    </a:prstGeom>
                  </pic:spPr>
                </pic:pic>
              </a:graphicData>
            </a:graphic>
          </wp:inline>
        </w:drawing>
      </w:r>
    </w:p>
    <w:p w14:paraId="07C10F94" w14:textId="77777777" w:rsidR="00904C99" w:rsidRDefault="00904C99">
      <w:pPr>
        <w:rPr>
          <w:b/>
          <w:bCs/>
        </w:rPr>
      </w:pPr>
    </w:p>
    <w:p w14:paraId="713A7DF0" w14:textId="77777777" w:rsidR="00904C99" w:rsidRDefault="00904C99">
      <w:pPr>
        <w:rPr>
          <w:b/>
          <w:bCs/>
        </w:rPr>
      </w:pPr>
    </w:p>
    <w:p w14:paraId="321B065D" w14:textId="72EABD45" w:rsidR="004E4487" w:rsidRDefault="004E4487" w:rsidP="004E4487"/>
    <w:p w14:paraId="51CFFAC5" w14:textId="6B68F8A6" w:rsidR="004E4487" w:rsidRDefault="00644E0F" w:rsidP="004E4487">
      <w:r>
        <w:rPr>
          <w:b/>
          <w:bCs/>
        </w:rPr>
        <w:t xml:space="preserve">Supplementary </w:t>
      </w:r>
      <w:r w:rsidR="00735897">
        <w:rPr>
          <w:b/>
          <w:bCs/>
        </w:rPr>
        <w:t xml:space="preserve">Figure </w:t>
      </w:r>
      <w:r w:rsidR="00C04648">
        <w:rPr>
          <w:b/>
          <w:bCs/>
        </w:rPr>
        <w:t>5</w:t>
      </w:r>
      <w:r w:rsidR="00735897">
        <w:rPr>
          <w:b/>
          <w:bCs/>
        </w:rPr>
        <w:t xml:space="preserve">: </w:t>
      </w:r>
      <w:r w:rsidR="004E4487" w:rsidRPr="007619EB">
        <w:rPr>
          <w:b/>
          <w:bCs/>
        </w:rPr>
        <w:t>Average visits patterns over the course of the year</w:t>
      </w:r>
      <w:r w:rsidR="004E4487">
        <w:t xml:space="preserve">. The average number of visits per 1000 people in the database over the 9-year observation period for all age groups is plotted for each census subregion. Shading represents the 95% confidence intervals depicting year-to-year variation. </w:t>
      </w:r>
    </w:p>
    <w:p w14:paraId="0CDB2381" w14:textId="77777777" w:rsidR="00F605F2" w:rsidRDefault="00F605F2">
      <w:pPr>
        <w:rPr>
          <w:b/>
          <w:bCs/>
        </w:rPr>
      </w:pPr>
    </w:p>
    <w:p w14:paraId="2F11683D" w14:textId="236E0DE8" w:rsidR="004E4487" w:rsidRDefault="004E4487">
      <w:pPr>
        <w:rPr>
          <w:b/>
          <w:bCs/>
        </w:rPr>
      </w:pPr>
    </w:p>
    <w:p w14:paraId="1A11781E" w14:textId="31928EA9" w:rsidR="004E4487" w:rsidRDefault="004E4487">
      <w:pPr>
        <w:rPr>
          <w:b/>
          <w:bCs/>
        </w:rPr>
      </w:pPr>
    </w:p>
    <w:p w14:paraId="35D195A3" w14:textId="77777777" w:rsidR="002D4B41" w:rsidRDefault="002D4B41">
      <w:pPr>
        <w:rPr>
          <w:b/>
          <w:bCs/>
        </w:rPr>
      </w:pPr>
    </w:p>
    <w:p w14:paraId="2490B6D7" w14:textId="77777777" w:rsidR="002D4B41" w:rsidRDefault="002D4B41">
      <w:pPr>
        <w:rPr>
          <w:b/>
          <w:bCs/>
        </w:rPr>
      </w:pPr>
    </w:p>
    <w:p w14:paraId="00D6CB4E" w14:textId="59FC7830" w:rsidR="002D4B41" w:rsidRDefault="002D4B41">
      <w:pPr>
        <w:rPr>
          <w:b/>
          <w:bCs/>
        </w:rPr>
      </w:pPr>
      <w:r w:rsidRPr="002D4B41">
        <w:rPr>
          <w:b/>
          <w:bCs/>
          <w:noProof/>
        </w:rPr>
        <w:lastRenderedPageBreak/>
        <mc:AlternateContent>
          <mc:Choice Requires="wpg">
            <w:drawing>
              <wp:inline distT="0" distB="0" distL="0" distR="0" wp14:anchorId="459BADEB" wp14:editId="022A8976">
                <wp:extent cx="6519294" cy="4351338"/>
                <wp:effectExtent l="0" t="0" r="0" b="0"/>
                <wp:docPr id="15" name="Group 14">
                  <a:extLst xmlns:a="http://schemas.openxmlformats.org/drawingml/2006/main">
                    <a:ext uri="{FF2B5EF4-FFF2-40B4-BE49-F238E27FC236}">
                      <a16:creationId xmlns:a16="http://schemas.microsoft.com/office/drawing/2014/main" id="{187822C3-C9B7-172B-5721-7F3B8EF8985C}"/>
                    </a:ext>
                  </a:extLst>
                </wp:docPr>
                <wp:cNvGraphicFramePr/>
                <a:graphic xmlns:a="http://schemas.openxmlformats.org/drawingml/2006/main">
                  <a:graphicData uri="http://schemas.microsoft.com/office/word/2010/wordprocessingGroup">
                    <wpg:wgp>
                      <wpg:cNvGrpSpPr/>
                      <wpg:grpSpPr>
                        <a:xfrm>
                          <a:off x="0" y="0"/>
                          <a:ext cx="6519294" cy="4351338"/>
                          <a:chOff x="0" y="0"/>
                          <a:chExt cx="6519294" cy="4351338"/>
                        </a:xfrm>
                      </wpg:grpSpPr>
                      <pic:pic xmlns:pic="http://schemas.openxmlformats.org/drawingml/2006/picture">
                        <pic:nvPicPr>
                          <pic:cNvPr id="568839440" name="Content Placeholder 11" descr="A picture containing screenshot, colorfulness, art&#10;&#10;Description automatically generated">
                            <a:extLst>
                              <a:ext uri="{FF2B5EF4-FFF2-40B4-BE49-F238E27FC236}">
                                <a16:creationId xmlns:a16="http://schemas.microsoft.com/office/drawing/2014/main" id="{DC74F52C-C283-7B44-3696-F379DE4192D7}"/>
                              </a:ext>
                            </a:extLst>
                          </pic:cNvPr>
                          <pic:cNvPicPr>
                            <a:picLocks noChangeAspect="1"/>
                          </pic:cNvPicPr>
                        </pic:nvPicPr>
                        <pic:blipFill rotWithShape="1">
                          <a:blip r:embed="rId24"/>
                          <a:srcRect r="15822"/>
                          <a:stretch/>
                        </pic:blipFill>
                        <pic:spPr>
                          <a:xfrm>
                            <a:off x="0" y="0"/>
                            <a:ext cx="4983480" cy="4351338"/>
                          </a:xfrm>
                          <a:prstGeom prst="rect">
                            <a:avLst/>
                          </a:prstGeom>
                        </pic:spPr>
                      </pic:pic>
                      <pic:pic xmlns:pic="http://schemas.openxmlformats.org/drawingml/2006/picture">
                        <pic:nvPicPr>
                          <pic:cNvPr id="574458734" name="Picture 574458734" descr="A picture containing screenshot, colorfulness, line, art&#10;&#10;Description automatically generated">
                            <a:extLst>
                              <a:ext uri="{FF2B5EF4-FFF2-40B4-BE49-F238E27FC236}">
                                <a16:creationId xmlns:a16="http://schemas.microsoft.com/office/drawing/2014/main" id="{45686292-2D04-EE16-3F8A-543129179082}"/>
                              </a:ext>
                            </a:extLst>
                          </pic:cNvPr>
                          <pic:cNvPicPr>
                            <a:picLocks noChangeAspect="1"/>
                          </pic:cNvPicPr>
                        </pic:nvPicPr>
                        <pic:blipFill rotWithShape="1">
                          <a:blip r:embed="rId23"/>
                          <a:srcRect l="79884" t="28320" b="30840"/>
                          <a:stretch/>
                        </pic:blipFill>
                        <pic:spPr>
                          <a:xfrm>
                            <a:off x="4955771" y="1019522"/>
                            <a:ext cx="1563523" cy="2468880"/>
                          </a:xfrm>
                          <a:prstGeom prst="rect">
                            <a:avLst/>
                          </a:prstGeom>
                        </pic:spPr>
                      </pic:pic>
                    </wpg:wgp>
                  </a:graphicData>
                </a:graphic>
              </wp:inline>
            </w:drawing>
          </mc:Choice>
          <mc:Fallback>
            <w:pict>
              <v:group w14:anchorId="2B7F02C3" id="Group 14" o:spid="_x0000_s1026" style="width:513.35pt;height:342.65pt;mso-position-horizontal-relative:char;mso-position-vertical-relative:line" coordsize="65192,4351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&#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ontent Placeholder 11" o:spid="_x0000_s1027" type="#_x0000_t75" alt="A picture containing screenshot, colorfulness, art&#10;&#10;Description automatically generated" style="position:absolute;width:49834;height:435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">
                  <v:imagedata r:id="rId25" o:title="A picture containing screenshot, colorfulness, art&#10;&#10;Description automatically generated" cropright="10369f"/>
                </v:shape>
                <v:shape id="Picture 574458734" o:spid="_x0000_s1028" type="#_x0000_t75" alt="A picture containing screenshot, colorfulness, line, art&#10;&#10;Description automatically generated" style="position:absolute;left:49557;top:10195;width:15635;height:246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">
                  <v:imagedata r:id="rId26" o:title="A picture containing screenshot, colorfulness, line, art&#10;&#10;Description automatically generated" croptop="18560f" cropbottom="20211f" cropleft="52353f"/>
                </v:shape>
                <w10:anchorlock/>
              </v:group>
            </w:pict>
          </mc:Fallback>
        </mc:AlternateContent>
      </w:r>
    </w:p>
    <w:p w14:paraId="44A5A712" w14:textId="77777777" w:rsidR="002D4B41" w:rsidRDefault="002D4B41">
      <w:pPr>
        <w:rPr>
          <w:b/>
          <w:bCs/>
        </w:rPr>
      </w:pPr>
    </w:p>
    <w:p w14:paraId="09155F3A" w14:textId="73CDA329" w:rsidR="002D4B41" w:rsidRDefault="002D4B41">
      <w:r>
        <w:rPr>
          <w:b/>
          <w:bCs/>
        </w:rPr>
        <w:t xml:space="preserve">Supplementary Figure </w:t>
      </w:r>
      <w:r w:rsidR="00C04648">
        <w:rPr>
          <w:b/>
          <w:bCs/>
        </w:rPr>
        <w:t>6</w:t>
      </w:r>
      <w:r>
        <w:rPr>
          <w:b/>
          <w:bCs/>
        </w:rPr>
        <w:t>a</w:t>
      </w:r>
      <w:r w:rsidR="00413A7D">
        <w:t>: Subregion sinusoidal fits.</w:t>
      </w:r>
    </w:p>
    <w:p w14:paraId="62104209" w14:textId="77777777" w:rsidR="00413A7D" w:rsidRDefault="00413A7D"/>
    <w:p w14:paraId="4B3D5AD5" w14:textId="70E42B7A" w:rsidR="00413A7D" w:rsidRDefault="00413A7D">
      <w:r w:rsidRPr="00413A7D">
        <w:rPr>
          <w:noProof/>
        </w:rPr>
        <w:lastRenderedPageBreak/>
        <w:drawing>
          <wp:inline distT="0" distB="0" distL="0" distR="0" wp14:anchorId="7C64D7DC" wp14:editId="7B94DF66">
            <wp:extent cx="5974915" cy="6000460"/>
            <wp:effectExtent l="0" t="0" r="0" b="0"/>
            <wp:docPr id="12" name="Content Placeholder 8" descr="A picture containing screenshot&#10;&#10;Description automatically generated">
              <a:extLst xmlns:a="http://schemas.openxmlformats.org/drawingml/2006/main">
                <a:ext uri="{FF2B5EF4-FFF2-40B4-BE49-F238E27FC236}">
                  <a16:creationId xmlns:a16="http://schemas.microsoft.com/office/drawing/2014/main" id="{E8420BA3-52A6-FF45-BA2A-055E43C240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tent Placeholder 8" descr="A picture containing screenshot&#10;&#10;Description automatically generated">
                      <a:extLst>
                        <a:ext uri="{FF2B5EF4-FFF2-40B4-BE49-F238E27FC236}">
                          <a16:creationId xmlns:a16="http://schemas.microsoft.com/office/drawing/2014/main" id="{E8420BA3-52A6-FF45-BA2A-055E43C2404D}"/>
                        </a:ext>
                      </a:extLst>
                    </pic:cNvPr>
                    <pic:cNvPicPr>
                      <a:picLocks noChangeAspect="1"/>
                    </pic:cNvPicPr>
                  </pic:nvPicPr>
                  <pic:blipFill rotWithShape="1">
                    <a:blip r:embed="rId27"/>
                    <a:srcRect r="17944"/>
                    <a:stretch/>
                  </pic:blipFill>
                  <pic:spPr>
                    <a:xfrm>
                      <a:off x="0" y="0"/>
                      <a:ext cx="5994476" cy="6020104"/>
                    </a:xfrm>
                    <a:prstGeom prst="rect">
                      <a:avLst/>
                    </a:prstGeom>
                  </pic:spPr>
                </pic:pic>
              </a:graphicData>
            </a:graphic>
          </wp:inline>
        </w:drawing>
      </w:r>
    </w:p>
    <w:p w14:paraId="79E5013B" w14:textId="216372DF" w:rsidR="00413A7D" w:rsidRPr="00413A7D" w:rsidRDefault="00413A7D">
      <w:r>
        <w:rPr>
          <w:b/>
          <w:bCs/>
        </w:rPr>
        <w:t xml:space="preserve">Supplementary Figure </w:t>
      </w:r>
      <w:r w:rsidR="00C04648">
        <w:rPr>
          <w:b/>
          <w:bCs/>
        </w:rPr>
        <w:t>6</w:t>
      </w:r>
      <w:r>
        <w:rPr>
          <w:b/>
          <w:bCs/>
        </w:rPr>
        <w:t xml:space="preserve">b: </w:t>
      </w:r>
      <w:r>
        <w:t xml:space="preserve">Subregion sinusoidal fit </w:t>
      </w:r>
      <w:commentRangeStart w:id="22"/>
      <w:r>
        <w:t>phases</w:t>
      </w:r>
      <w:r w:rsidR="00B52C36">
        <w:t xml:space="preserve"> in </w:t>
      </w:r>
      <w:r w:rsidR="00880893">
        <w:t xml:space="preserve">temporal </w:t>
      </w:r>
      <w:r w:rsidR="00B52C36">
        <w:t>order.</w:t>
      </w:r>
      <w:commentRangeEnd w:id="22"/>
      <w:r w:rsidR="004B42BA">
        <w:rPr>
          <w:rStyle w:val="CommentReference"/>
        </w:rPr>
        <w:commentReference w:id="22"/>
      </w:r>
      <w:r w:rsidR="001900A8">
        <w:t xml:space="preserve"> </w:t>
      </w:r>
      <w:r w:rsidR="00880893">
        <w:t>Brackets represent 95% confidence intervals around the phase estimations.</w:t>
      </w:r>
    </w:p>
    <w:p w14:paraId="671189E5" w14:textId="77777777" w:rsidR="002D4B41" w:rsidRDefault="002D4B41">
      <w:pPr>
        <w:rPr>
          <w:b/>
          <w:bCs/>
        </w:rPr>
      </w:pPr>
    </w:p>
    <w:p w14:paraId="12E0A48B" w14:textId="77777777" w:rsidR="002D4B41" w:rsidRDefault="002D4B41">
      <w:pPr>
        <w:rPr>
          <w:b/>
          <w:bCs/>
        </w:rPr>
      </w:pPr>
    </w:p>
    <w:p w14:paraId="6E1C88B7" w14:textId="77777777" w:rsidR="00760A4B" w:rsidRDefault="00760A4B">
      <w:pPr>
        <w:rPr>
          <w:b/>
          <w:bCs/>
        </w:rPr>
      </w:pPr>
    </w:p>
    <w:p w14:paraId="75C9CE06" w14:textId="77777777" w:rsidR="00760A4B" w:rsidRDefault="00760A4B">
      <w:pPr>
        <w:rPr>
          <w:b/>
          <w:bCs/>
        </w:rPr>
      </w:pPr>
    </w:p>
    <w:p w14:paraId="2A61A6F0" w14:textId="162799FD" w:rsidR="00760A4B" w:rsidRDefault="000045F1">
      <w:pPr>
        <w:rPr>
          <w:b/>
          <w:bCs/>
        </w:rPr>
      </w:pPr>
      <w:r w:rsidRPr="000045F1">
        <w:rPr>
          <w:b/>
          <w:bCs/>
          <w:noProof/>
        </w:rPr>
        <w:lastRenderedPageBreak/>
        <w:drawing>
          <wp:inline distT="0" distB="0" distL="0" distR="0" wp14:anchorId="084B36BC" wp14:editId="083DECE0">
            <wp:extent cx="5943600" cy="4622800"/>
            <wp:effectExtent l="0" t="0" r="0" b="0"/>
            <wp:docPr id="23" name="Picture 22" descr="A picture containing screenshot&#10;&#10;Description automatically generated">
              <a:extLst xmlns:a="http://schemas.openxmlformats.org/drawingml/2006/main">
                <a:ext uri="{FF2B5EF4-FFF2-40B4-BE49-F238E27FC236}">
                  <a16:creationId xmlns:a16="http://schemas.microsoft.com/office/drawing/2014/main" id="{D04E7135-2873-D8D8-F914-C544C61437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A picture containing screenshot&#10;&#10;Description automatically generated">
                      <a:extLst>
                        <a:ext uri="{FF2B5EF4-FFF2-40B4-BE49-F238E27FC236}">
                          <a16:creationId xmlns:a16="http://schemas.microsoft.com/office/drawing/2014/main" id="{D04E7135-2873-D8D8-F914-C544C6143798}"/>
                        </a:ext>
                      </a:extLst>
                    </pic:cNvPr>
                    <pic:cNvPicPr>
                      <a:picLocks noChangeAspect="1"/>
                    </pic:cNvPicPr>
                  </pic:nvPicPr>
                  <pic:blipFill>
                    <a:blip r:embed="rId28"/>
                    <a:stretch>
                      <a:fillRect/>
                    </a:stretch>
                  </pic:blipFill>
                  <pic:spPr>
                    <a:xfrm>
                      <a:off x="0" y="0"/>
                      <a:ext cx="5943600" cy="4622800"/>
                    </a:xfrm>
                    <a:prstGeom prst="rect">
                      <a:avLst/>
                    </a:prstGeom>
                  </pic:spPr>
                </pic:pic>
              </a:graphicData>
            </a:graphic>
          </wp:inline>
        </w:drawing>
      </w:r>
    </w:p>
    <w:p w14:paraId="776CCE5C" w14:textId="05A0FD6B" w:rsidR="00760A4B" w:rsidRDefault="00760A4B">
      <w:r>
        <w:rPr>
          <w:b/>
          <w:bCs/>
        </w:rPr>
        <w:t xml:space="preserve">Supplementary Figure </w:t>
      </w:r>
      <w:r w:rsidR="00C04648">
        <w:rPr>
          <w:b/>
          <w:bCs/>
        </w:rPr>
        <w:t>7</w:t>
      </w:r>
      <w:r>
        <w:rPr>
          <w:b/>
          <w:bCs/>
        </w:rPr>
        <w:t xml:space="preserve">a: </w:t>
      </w:r>
      <w:r>
        <w:t>Region sinusoidal fits.</w:t>
      </w:r>
    </w:p>
    <w:p w14:paraId="6625EFE7" w14:textId="77777777" w:rsidR="00760A4B" w:rsidRDefault="00760A4B"/>
    <w:p w14:paraId="0F3C2FE8" w14:textId="6D8C527D" w:rsidR="00760A4B" w:rsidRDefault="00DD632C">
      <w:r w:rsidRPr="00DD632C">
        <w:rPr>
          <w:noProof/>
        </w:rPr>
        <w:lastRenderedPageBreak/>
        <w:drawing>
          <wp:inline distT="0" distB="0" distL="0" distR="0" wp14:anchorId="3B456E03" wp14:editId="719A3271">
            <wp:extent cx="5320145" cy="4728219"/>
            <wp:effectExtent l="0" t="0" r="0" b="0"/>
            <wp:docPr id="21" name="Picture 20" descr="A picture containing screenshot, line&#10;&#10;Description automatically generated">
              <a:extLst xmlns:a="http://schemas.openxmlformats.org/drawingml/2006/main">
                <a:ext uri="{FF2B5EF4-FFF2-40B4-BE49-F238E27FC236}">
                  <a16:creationId xmlns:a16="http://schemas.microsoft.com/office/drawing/2014/main" id="{7042ABF4-8338-90FE-B5C9-97F1DAFF12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A picture containing screenshot, line&#10;&#10;Description automatically generated">
                      <a:extLst>
                        <a:ext uri="{FF2B5EF4-FFF2-40B4-BE49-F238E27FC236}">
                          <a16:creationId xmlns:a16="http://schemas.microsoft.com/office/drawing/2014/main" id="{7042ABF4-8338-90FE-B5C9-97F1DAFF1209}"/>
                        </a:ext>
                      </a:extLst>
                    </pic:cNvPr>
                    <pic:cNvPicPr>
                      <a:picLocks noChangeAspect="1"/>
                    </pic:cNvPicPr>
                  </pic:nvPicPr>
                  <pic:blipFill rotWithShape="1">
                    <a:blip r:embed="rId29"/>
                    <a:srcRect r="12485"/>
                    <a:stretch/>
                  </pic:blipFill>
                  <pic:spPr>
                    <a:xfrm>
                      <a:off x="0" y="0"/>
                      <a:ext cx="5320145" cy="4728219"/>
                    </a:xfrm>
                    <a:prstGeom prst="rect">
                      <a:avLst/>
                    </a:prstGeom>
                  </pic:spPr>
                </pic:pic>
              </a:graphicData>
            </a:graphic>
          </wp:inline>
        </w:drawing>
      </w:r>
    </w:p>
    <w:p w14:paraId="0CCDD455" w14:textId="438AC305" w:rsidR="00DD632C" w:rsidRPr="00DD632C" w:rsidRDefault="00DD632C">
      <w:r>
        <w:rPr>
          <w:b/>
          <w:bCs/>
        </w:rPr>
        <w:t xml:space="preserve">Supplementary Figure </w:t>
      </w:r>
      <w:r w:rsidR="00C04648">
        <w:rPr>
          <w:b/>
          <w:bCs/>
        </w:rPr>
        <w:t>7</w:t>
      </w:r>
      <w:r>
        <w:rPr>
          <w:b/>
          <w:bCs/>
        </w:rPr>
        <w:t xml:space="preserve">b: </w:t>
      </w:r>
      <w:r>
        <w:t xml:space="preserve">Region sinusoidal fit phases in order. </w:t>
      </w:r>
    </w:p>
    <w:p w14:paraId="7173D372" w14:textId="77777777" w:rsidR="00760A4B" w:rsidRDefault="00760A4B">
      <w:pPr>
        <w:rPr>
          <w:b/>
          <w:bCs/>
        </w:rPr>
      </w:pPr>
    </w:p>
    <w:p w14:paraId="70B10217" w14:textId="77777777" w:rsidR="00760A4B" w:rsidRDefault="00760A4B">
      <w:pPr>
        <w:rPr>
          <w:b/>
          <w:bCs/>
        </w:rPr>
      </w:pPr>
    </w:p>
    <w:p w14:paraId="0679B2C6" w14:textId="77777777" w:rsidR="00760A4B" w:rsidRDefault="00760A4B">
      <w:pPr>
        <w:rPr>
          <w:b/>
          <w:bCs/>
        </w:rPr>
      </w:pPr>
    </w:p>
    <w:p w14:paraId="7BB604E5" w14:textId="6826409A" w:rsidR="002D4B41" w:rsidRDefault="00DC0A03">
      <w:pPr>
        <w:rPr>
          <w:b/>
          <w:bCs/>
        </w:rPr>
      </w:pPr>
      <w:r w:rsidRPr="00DC0A03">
        <w:rPr>
          <w:b/>
          <w:bCs/>
          <w:noProof/>
        </w:rPr>
        <w:lastRenderedPageBreak/>
        <w:drawing>
          <wp:inline distT="0" distB="0" distL="0" distR="0" wp14:anchorId="1E893282" wp14:editId="56F38F0B">
            <wp:extent cx="5943600" cy="4368800"/>
            <wp:effectExtent l="0" t="0" r="0" b="0"/>
            <wp:docPr id="965852624" name="Picture 965852624" descr="A picture containing screenshot, square, line, symmetry&#10;&#10;Description automatically generated">
              <a:extLst xmlns:a="http://schemas.openxmlformats.org/drawingml/2006/main">
                <a:ext uri="{FF2B5EF4-FFF2-40B4-BE49-F238E27FC236}">
                  <a16:creationId xmlns:a16="http://schemas.microsoft.com/office/drawing/2014/main" id="{6446C5BC-EA1A-400A-C49B-47DADE2C57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picture containing screenshot, square, line, symmetry&#10;&#10;Description automatically generated">
                      <a:extLst>
                        <a:ext uri="{FF2B5EF4-FFF2-40B4-BE49-F238E27FC236}">
                          <a16:creationId xmlns:a16="http://schemas.microsoft.com/office/drawing/2014/main" id="{6446C5BC-EA1A-400A-C49B-47DADE2C57B3}"/>
                        </a:ext>
                      </a:extLst>
                    </pic:cNvPr>
                    <pic:cNvPicPr>
                      <a:picLocks noGrp="1" noChangeAspect="1"/>
                    </pic:cNvPicPr>
                  </pic:nvPicPr>
                  <pic:blipFill>
                    <a:blip r:embed="rId30"/>
                    <a:stretch>
                      <a:fillRect/>
                    </a:stretch>
                  </pic:blipFill>
                  <pic:spPr>
                    <a:xfrm>
                      <a:off x="0" y="0"/>
                      <a:ext cx="5943600" cy="4368800"/>
                    </a:xfrm>
                    <a:prstGeom prst="rect">
                      <a:avLst/>
                    </a:prstGeom>
                  </pic:spPr>
                </pic:pic>
              </a:graphicData>
            </a:graphic>
          </wp:inline>
        </w:drawing>
      </w:r>
    </w:p>
    <w:p w14:paraId="6CC359C5" w14:textId="692440CE" w:rsidR="00DC0A03" w:rsidRPr="00DC0A03" w:rsidRDefault="00DC0A03">
      <w:r>
        <w:rPr>
          <w:b/>
          <w:bCs/>
        </w:rPr>
        <w:t xml:space="preserve">Supplementary Figure </w:t>
      </w:r>
      <w:r w:rsidR="00C04648">
        <w:rPr>
          <w:b/>
          <w:bCs/>
        </w:rPr>
        <w:t>8</w:t>
      </w:r>
      <w:r>
        <w:rPr>
          <w:b/>
          <w:bCs/>
        </w:rPr>
        <w:t xml:space="preserve">: </w:t>
      </w:r>
      <w:r>
        <w:t xml:space="preserve">Individual state sinusoidal fits used to generate Figure 2. </w:t>
      </w:r>
    </w:p>
    <w:p w14:paraId="019F74E3" w14:textId="77777777" w:rsidR="002D4B41" w:rsidRDefault="002D4B41">
      <w:pPr>
        <w:rPr>
          <w:b/>
          <w:bCs/>
        </w:rPr>
      </w:pPr>
    </w:p>
    <w:p w14:paraId="7793826A" w14:textId="77777777" w:rsidR="002D4B41" w:rsidRDefault="002D4B41">
      <w:pPr>
        <w:rPr>
          <w:b/>
          <w:bCs/>
        </w:rPr>
      </w:pPr>
    </w:p>
    <w:p w14:paraId="0716F732" w14:textId="77777777" w:rsidR="002D4B41" w:rsidRDefault="002D4B41">
      <w:pPr>
        <w:rPr>
          <w:b/>
          <w:bCs/>
        </w:rPr>
      </w:pPr>
    </w:p>
    <w:p w14:paraId="3D18F8CA" w14:textId="77777777" w:rsidR="002D4B41" w:rsidRDefault="002D4B41">
      <w:pPr>
        <w:rPr>
          <w:b/>
          <w:bCs/>
        </w:rPr>
      </w:pPr>
    </w:p>
    <w:p w14:paraId="4D65F5E6" w14:textId="77777777" w:rsidR="002D4B41" w:rsidRDefault="002D4B41">
      <w:pPr>
        <w:rPr>
          <w:b/>
          <w:bCs/>
        </w:rPr>
      </w:pPr>
    </w:p>
    <w:p w14:paraId="64C1E346" w14:textId="77777777" w:rsidR="004E4487" w:rsidRDefault="004E4487">
      <w:pPr>
        <w:rPr>
          <w:b/>
          <w:bCs/>
        </w:rPr>
      </w:pPr>
    </w:p>
    <w:p w14:paraId="622F14AC" w14:textId="77777777" w:rsidR="004E4487" w:rsidRDefault="004E4487">
      <w:pPr>
        <w:rPr>
          <w:b/>
          <w:bCs/>
        </w:rPr>
      </w:pPr>
    </w:p>
    <w:p w14:paraId="7B597644" w14:textId="77777777" w:rsidR="004E4487" w:rsidRDefault="004E4487">
      <w:pPr>
        <w:rPr>
          <w:b/>
          <w:bCs/>
        </w:rPr>
      </w:pPr>
    </w:p>
    <w:p w14:paraId="7CD7BD6B" w14:textId="5FCE2E5B" w:rsidR="00875B24" w:rsidRPr="004D02F7" w:rsidRDefault="00875B24">
      <w:pPr>
        <w:rPr>
          <w:b/>
          <w:bCs/>
        </w:rPr>
      </w:pPr>
    </w:p>
    <w:sectPr w:rsidR="00875B24" w:rsidRPr="004D02F7" w:rsidSect="001225FC">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line, Madeleine" w:date="2023-06-08T15:14:00Z" w:initials="MK">
    <w:p w14:paraId="546C921C" w14:textId="77777777" w:rsidR="00E14A6F" w:rsidRDefault="00E14A6F" w:rsidP="00AD3F58">
      <w:r>
        <w:rPr>
          <w:rStyle w:val="CommentReference"/>
        </w:rPr>
        <w:annotationRef/>
      </w:r>
      <w:r>
        <w:rPr>
          <w:sz w:val="20"/>
          <w:szCs w:val="20"/>
        </w:rPr>
        <w:t>is this type of language using months ok given what we discussed about the phases?</w:t>
      </w:r>
    </w:p>
  </w:comment>
  <w:comment w:id="1" w:author="Kline, Madeleine" w:date="2023-06-05T11:44:00Z" w:initials="MK">
    <w:p w14:paraId="49F776A2" w14:textId="23D71418" w:rsidR="00561156" w:rsidRDefault="00561156" w:rsidP="00C71366">
      <w:r>
        <w:rPr>
          <w:rStyle w:val="CommentReference"/>
        </w:rPr>
        <w:annotationRef/>
      </w:r>
      <w:r>
        <w:rPr>
          <w:sz w:val="20"/>
          <w:szCs w:val="20"/>
        </w:rPr>
        <w:t>is it relevant to mention that viral pharyngitis makes up a lot of the rest of it?</w:t>
      </w:r>
    </w:p>
  </w:comment>
  <w:comment w:id="2" w:author="Kline, Madeleine [2]" w:date="2023-05-24T13:17:00Z" w:initials="KM">
    <w:p w14:paraId="3FB0DBE3" w14:textId="1965A283" w:rsidR="008D39E5" w:rsidRDefault="008D39E5" w:rsidP="001021B4">
      <w:r>
        <w:rPr>
          <w:rStyle w:val="CommentReference"/>
        </w:rPr>
        <w:annotationRef/>
      </w:r>
      <w:r>
        <w:rPr>
          <w:sz w:val="20"/>
          <w:szCs w:val="20"/>
        </w:rPr>
        <w:t>is this too strong of a word</w:t>
      </w:r>
    </w:p>
  </w:comment>
  <w:comment w:id="3" w:author="Kline, Madeleine [2]" w:date="2023-05-24T13:21:00Z" w:initials="KM">
    <w:p w14:paraId="52682D77" w14:textId="77777777" w:rsidR="00920A70" w:rsidRDefault="00920A70" w:rsidP="00620A09">
      <w:r>
        <w:rPr>
          <w:rStyle w:val="CommentReference"/>
        </w:rPr>
        <w:annotationRef/>
      </w:r>
      <w:r>
        <w:rPr>
          <w:sz w:val="20"/>
          <w:szCs w:val="20"/>
        </w:rPr>
        <w:t>mention the UK too either here or in discussion?</w:t>
      </w:r>
    </w:p>
  </w:comment>
  <w:comment w:id="4" w:author="Kline, Madeleine [2]" w:date="2023-05-20T10:28:00Z" w:initials="KM">
    <w:p w14:paraId="29851C3D" w14:textId="5977636B" w:rsidR="001906DD" w:rsidRDefault="001906DD" w:rsidP="00CE693A">
      <w:r>
        <w:rPr>
          <w:rStyle w:val="CommentReference"/>
        </w:rPr>
        <w:annotationRef/>
      </w:r>
      <w:r>
        <w:rPr>
          <w:sz w:val="20"/>
          <w:szCs w:val="20"/>
        </w:rPr>
        <w:t>largely copied from Stephen’s paper with updated questionable calculation</w:t>
      </w:r>
    </w:p>
  </w:comment>
  <w:comment w:id="5" w:author="Kline, Madeleine [2]" w:date="2023-05-20T10:28:00Z" w:initials="KM">
    <w:p w14:paraId="5C399DC5" w14:textId="77777777" w:rsidR="00A13623" w:rsidRDefault="00A13623" w:rsidP="00A13623">
      <w:r>
        <w:rPr>
          <w:rStyle w:val="CommentReference"/>
        </w:rPr>
        <w:annotationRef/>
      </w:r>
      <w:r>
        <w:rPr>
          <w:sz w:val="20"/>
          <w:szCs w:val="20"/>
        </w:rPr>
        <w:t>is this accurate</w:t>
      </w:r>
    </w:p>
  </w:comment>
  <w:comment w:id="6" w:author="Kline, Madeleine" w:date="2023-05-20T11:11:00Z" w:initials="MK">
    <w:p w14:paraId="13B92B9E" w14:textId="77777777" w:rsidR="009151B9" w:rsidRDefault="009151B9" w:rsidP="009151B9">
      <w:r>
        <w:rPr>
          <w:rStyle w:val="CommentReference"/>
        </w:rPr>
        <w:annotationRef/>
      </w:r>
      <w:r>
        <w:rPr>
          <w:sz w:val="20"/>
          <w:szCs w:val="20"/>
        </w:rPr>
        <w:t>if its strep sore throat, does it differentiate between GAS, GCS/GGS?</w:t>
      </w:r>
    </w:p>
  </w:comment>
  <w:comment w:id="7" w:author="Kline, Madeleine" w:date="2023-05-20T11:15:00Z" w:initials="MK">
    <w:p w14:paraId="41CAFD1A" w14:textId="77777777" w:rsidR="009151B9" w:rsidRDefault="009151B9" w:rsidP="009151B9">
      <w:r>
        <w:rPr>
          <w:rStyle w:val="CommentReference"/>
        </w:rPr>
        <w:annotationRef/>
      </w:r>
      <w:r>
        <w:rPr>
          <w:sz w:val="20"/>
          <w:szCs w:val="20"/>
        </w:rPr>
        <w:t>make sure this is accurate</w:t>
      </w:r>
    </w:p>
  </w:comment>
  <w:comment w:id="8" w:author="Kline, Madeleine [2]" w:date="2023-05-26T09:55:00Z" w:initials="KM">
    <w:p w14:paraId="632CC4AC" w14:textId="77777777" w:rsidR="000C6371" w:rsidRDefault="000C6371" w:rsidP="000C6371">
      <w:r>
        <w:rPr>
          <w:rStyle w:val="CommentReference"/>
        </w:rPr>
        <w:annotationRef/>
      </w:r>
      <w:r>
        <w:rPr>
          <w:sz w:val="20"/>
          <w:szCs w:val="20"/>
        </w:rPr>
        <w:t>do I need to cite this if I mention it?</w:t>
      </w:r>
    </w:p>
  </w:comment>
  <w:comment w:id="9" w:author="Kline, Madeleine" w:date="2023-05-22T14:46:00Z" w:initials="MK">
    <w:p w14:paraId="73091234" w14:textId="77777777" w:rsidR="00EC7E09" w:rsidRDefault="00EC7E09" w:rsidP="00EC7E09">
      <w:r>
        <w:rPr>
          <w:rStyle w:val="CommentReference"/>
        </w:rPr>
        <w:annotationRef/>
      </w:r>
      <w:r>
        <w:rPr>
          <w:sz w:val="20"/>
          <w:szCs w:val="20"/>
        </w:rPr>
        <w:t>figure out whether to use ‘members’ or ‘people’ and make it consistent</w:t>
      </w:r>
    </w:p>
  </w:comment>
  <w:comment w:id="10" w:author="Kline, Madeleine" w:date="2023-05-20T12:17:00Z" w:initials="MK">
    <w:p w14:paraId="217423AD" w14:textId="77777777" w:rsidR="00E75D58" w:rsidRDefault="00E75D58" w:rsidP="00174D67">
      <w:r>
        <w:rPr>
          <w:rStyle w:val="CommentReference"/>
        </w:rPr>
        <w:annotationRef/>
      </w:r>
      <w:r>
        <w:rPr>
          <w:sz w:val="20"/>
          <w:szCs w:val="20"/>
        </w:rPr>
        <w:t>make sure this makes sense and is accurate</w:t>
      </w:r>
    </w:p>
  </w:comment>
  <w:comment w:id="11" w:author="Kline, Madeleine" w:date="2023-05-25T11:32:00Z" w:initials="MK">
    <w:p w14:paraId="141FD885" w14:textId="77777777" w:rsidR="00AE1794" w:rsidRDefault="00AE1794" w:rsidP="00F1723E">
      <w:r>
        <w:rPr>
          <w:rStyle w:val="CommentReference"/>
        </w:rPr>
        <w:annotationRef/>
      </w:r>
      <w:r>
        <w:rPr>
          <w:sz w:val="20"/>
          <w:szCs w:val="20"/>
        </w:rPr>
        <w:t>should this just be supplementary?</w:t>
      </w:r>
    </w:p>
  </w:comment>
  <w:comment w:id="12" w:author="Kline, Madeleine [2]" w:date="2023-05-31T14:24:00Z" w:initials="KM">
    <w:p w14:paraId="0916BB91" w14:textId="77777777" w:rsidR="00683790" w:rsidRDefault="00683790" w:rsidP="00D93A2F">
      <w:r>
        <w:rPr>
          <w:rStyle w:val="CommentReference"/>
        </w:rPr>
        <w:annotationRef/>
      </w:r>
      <w:r>
        <w:rPr>
          <w:sz w:val="20"/>
          <w:szCs w:val="20"/>
        </w:rPr>
        <w:t>is this 0-12 or should it be  0-11 (or 0-12 non inclusive)</w:t>
      </w:r>
    </w:p>
  </w:comment>
  <w:comment w:id="13" w:author="Kline, Madeleine" w:date="2023-06-05T13:20:00Z" w:initials="MK">
    <w:p w14:paraId="38B4B12F" w14:textId="77777777" w:rsidR="00A05A33" w:rsidRDefault="00A05A33" w:rsidP="00AF79D6">
      <w:r>
        <w:rPr>
          <w:rStyle w:val="CommentReference"/>
        </w:rPr>
        <w:annotationRef/>
      </w:r>
      <w:r>
        <w:rPr>
          <w:sz w:val="20"/>
          <w:szCs w:val="20"/>
        </w:rPr>
        <w:t>should it be mod 13 not 12?</w:t>
      </w:r>
    </w:p>
  </w:comment>
  <w:comment w:id="14" w:author="Kline, Madeleine [2]" w:date="2023-05-22T11:22:00Z" w:initials="KM">
    <w:p w14:paraId="71E168D6" w14:textId="47EA16A9" w:rsidR="003D249B" w:rsidRDefault="003D249B" w:rsidP="007F56B4">
      <w:r>
        <w:rPr>
          <w:rStyle w:val="CommentReference"/>
        </w:rPr>
        <w:annotationRef/>
      </w:r>
      <w:r>
        <w:rPr>
          <w:sz w:val="20"/>
          <w:szCs w:val="20"/>
        </w:rPr>
        <w:t>so is this even worth saying then?</w:t>
      </w:r>
    </w:p>
  </w:comment>
  <w:comment w:id="15" w:author="Kline, Madeleine" w:date="2023-06-08T15:23:00Z" w:initials="MK">
    <w:p w14:paraId="4C721267" w14:textId="77777777" w:rsidR="00D75ACA" w:rsidRDefault="00D75ACA" w:rsidP="007D167E">
      <w:r>
        <w:rPr>
          <w:rStyle w:val="CommentReference"/>
        </w:rPr>
        <w:annotationRef/>
      </w:r>
      <w:r>
        <w:rPr>
          <w:sz w:val="20"/>
          <w:szCs w:val="20"/>
        </w:rPr>
        <w:t>Do we want to highlight this or no</w:t>
      </w:r>
    </w:p>
  </w:comment>
  <w:comment w:id="16" w:author="Kline, Madeleine" w:date="2023-06-08T15:24:00Z" w:initials="MK">
    <w:p w14:paraId="0E3A8935" w14:textId="77777777" w:rsidR="00D75ACA" w:rsidRDefault="00D75ACA" w:rsidP="00562548">
      <w:r>
        <w:rPr>
          <w:rStyle w:val="CommentReference"/>
        </w:rPr>
        <w:annotationRef/>
      </w:r>
      <w:r>
        <w:rPr>
          <w:sz w:val="20"/>
          <w:szCs w:val="20"/>
        </w:rPr>
        <w:t>Stephen, appreciate your insight on whether this is accurate and other studies to look at / reference!</w:t>
      </w:r>
    </w:p>
  </w:comment>
  <w:comment w:id="17" w:author="Kline, Madeleine" w:date="2023-05-22T14:57:00Z" w:initials="MK">
    <w:p w14:paraId="1545369D" w14:textId="7BD456A7" w:rsidR="00255957" w:rsidRDefault="00255957" w:rsidP="00863A30">
      <w:r>
        <w:rPr>
          <w:rStyle w:val="CommentReference"/>
        </w:rPr>
        <w:annotationRef/>
      </w:r>
      <w:r>
        <w:rPr>
          <w:sz w:val="20"/>
          <w:szCs w:val="20"/>
        </w:rPr>
        <w:t xml:space="preserve">not sure that this is worth saying </w:t>
      </w:r>
    </w:p>
  </w:comment>
  <w:comment w:id="18" w:author="Kline, Madeleine [2]" w:date="2023-05-22T13:01:00Z" w:initials="KM">
    <w:p w14:paraId="63C0EA4F" w14:textId="489F2DC5" w:rsidR="00782975" w:rsidRDefault="00782975" w:rsidP="00DF51A0">
      <w:r>
        <w:rPr>
          <w:rStyle w:val="CommentReference"/>
        </w:rPr>
        <w:annotationRef/>
      </w:r>
      <w:r>
        <w:rPr>
          <w:sz w:val="20"/>
          <w:szCs w:val="20"/>
        </w:rPr>
        <w:t xml:space="preserve">not sure if this really makes sense </w:t>
      </w:r>
    </w:p>
  </w:comment>
  <w:comment w:id="19" w:author="Kline, Madeleine" w:date="2023-06-08T15:26:00Z" w:initials="MK">
    <w:p w14:paraId="22858F81" w14:textId="77777777" w:rsidR="00D75ACA" w:rsidRDefault="00D75ACA" w:rsidP="009F159D">
      <w:r>
        <w:rPr>
          <w:rStyle w:val="CommentReference"/>
        </w:rPr>
        <w:annotationRef/>
      </w:r>
      <w:r>
        <w:rPr>
          <w:sz w:val="20"/>
          <w:szCs w:val="20"/>
        </w:rPr>
        <w:t>How should we comment on this? Our estimates are pretty different from 2010-2018 (~30) but slightly more similar from 2012-2015 (~27). They used data primarily from NAMCS and NHAMCS and looked at all pharyngitis cases then estimated the proportion that were likely GAS, so different calculation.</w:t>
      </w:r>
    </w:p>
  </w:comment>
  <w:comment w:id="20" w:author="Kline, Madeleine" w:date="2023-06-05T13:53:00Z" w:initials="MK">
    <w:p w14:paraId="6AE22448" w14:textId="3E2E5515" w:rsidR="000F2F07" w:rsidRDefault="000F2F07" w:rsidP="002F7BC7">
      <w:r>
        <w:rPr>
          <w:rStyle w:val="CommentReference"/>
        </w:rPr>
        <w:annotationRef/>
      </w:r>
      <w:r>
        <w:rPr>
          <w:sz w:val="20"/>
          <w:szCs w:val="20"/>
        </w:rPr>
        <w:t>propose other preventative measures such as dehumidification despite not making any claims about environmental factors?</w:t>
      </w:r>
    </w:p>
  </w:comment>
  <w:comment w:id="21" w:author="Kline, Madeleine" w:date="2023-06-08T16:55:00Z" w:initials="MK">
    <w:p w14:paraId="03D5DE20" w14:textId="77777777" w:rsidR="002112CE" w:rsidRDefault="002112CE" w:rsidP="00CB57DE">
      <w:r>
        <w:rPr>
          <w:rStyle w:val="CommentReference"/>
        </w:rPr>
        <w:annotationRef/>
      </w:r>
      <w:r>
        <w:rPr>
          <w:sz w:val="20"/>
          <w:szCs w:val="20"/>
        </w:rPr>
        <w:t>will change figure legend to be month</w:t>
      </w:r>
    </w:p>
  </w:comment>
  <w:comment w:id="22" w:author="Kline, Madeleine" w:date="2023-05-25T17:27:00Z" w:initials="MK">
    <w:p w14:paraId="0BEC8546" w14:textId="0E7566DE" w:rsidR="004B42BA" w:rsidRDefault="004B42BA" w:rsidP="00EF484C">
      <w:r>
        <w:rPr>
          <w:rStyle w:val="CommentReference"/>
        </w:rPr>
        <w:annotationRef/>
      </w:r>
      <w:r>
        <w:rPr>
          <w:sz w:val="20"/>
          <w:szCs w:val="20"/>
        </w:rPr>
        <w:t>should this be ma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6C921C" w15:done="0"/>
  <w15:commentEx w15:paraId="49F776A2" w15:done="0"/>
  <w15:commentEx w15:paraId="3FB0DBE3" w15:done="0"/>
  <w15:commentEx w15:paraId="52682D77" w15:done="0"/>
  <w15:commentEx w15:paraId="29851C3D" w15:done="0"/>
  <w15:commentEx w15:paraId="5C399DC5" w15:done="0"/>
  <w15:commentEx w15:paraId="13B92B9E" w15:done="0"/>
  <w15:commentEx w15:paraId="41CAFD1A" w15:done="0"/>
  <w15:commentEx w15:paraId="632CC4AC" w15:done="0"/>
  <w15:commentEx w15:paraId="73091234" w15:done="0"/>
  <w15:commentEx w15:paraId="217423AD" w15:done="0"/>
  <w15:commentEx w15:paraId="141FD885" w15:done="0"/>
  <w15:commentEx w15:paraId="0916BB91" w15:done="1"/>
  <w15:commentEx w15:paraId="38B4B12F" w15:paraIdParent="0916BB91" w15:done="1"/>
  <w15:commentEx w15:paraId="71E168D6" w15:done="0"/>
  <w15:commentEx w15:paraId="4C721267" w15:done="0"/>
  <w15:commentEx w15:paraId="0E3A8935" w15:done="0"/>
  <w15:commentEx w15:paraId="1545369D" w15:done="0"/>
  <w15:commentEx w15:paraId="63C0EA4F" w15:done="0"/>
  <w15:commentEx w15:paraId="22858F81" w15:done="0"/>
  <w15:commentEx w15:paraId="6AE22448" w15:done="0"/>
  <w15:commentEx w15:paraId="03D5DE20" w15:done="0"/>
  <w15:commentEx w15:paraId="0BEC85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C6EC9" w16cex:dateUtc="2023-06-08T19:14:00Z"/>
  <w16cex:commentExtensible w16cex:durableId="2828491B" w16cex:dateUtc="2023-06-05T15:44:00Z"/>
  <w16cex:commentExtensible w16cex:durableId="28188D00" w16cex:dateUtc="2023-05-24T17:17:00Z"/>
  <w16cex:commentExtensible w16cex:durableId="28188DC8" w16cex:dateUtc="2023-05-24T17:21:00Z"/>
  <w16cex:commentExtensible w16cex:durableId="28131F3B" w16cex:dateUtc="2023-05-20T14:28:00Z"/>
  <w16cex:commentExtensible w16cex:durableId="28131F45" w16cex:dateUtc="2023-05-20T14:28:00Z"/>
  <w16cex:commentExtensible w16cex:durableId="2813296B" w16cex:dateUtc="2023-05-20T15:11:00Z"/>
  <w16cex:commentExtensible w16cex:durableId="28132A37" w16cex:dateUtc="2023-05-20T15:15:00Z"/>
  <w16cex:commentExtensible w16cex:durableId="281B0074" w16cex:dateUtc="2023-05-26T13:55:00Z"/>
  <w16cex:commentExtensible w16cex:durableId="2815FEE0" w16cex:dateUtc="2023-05-22T18:46:00Z"/>
  <w16cex:commentExtensible w16cex:durableId="281338F3" w16cex:dateUtc="2023-05-20T16:17:00Z"/>
  <w16cex:commentExtensible w16cex:durableId="2819C5BE" w16cex:dateUtc="2023-05-25T15:32:00Z"/>
  <w16cex:commentExtensible w16cex:durableId="2821D733" w16cex:dateUtc="2023-05-31T18:24:00Z"/>
  <w16cex:commentExtensible w16cex:durableId="28285F8C" w16cex:dateUtc="2023-06-05T17:20:00Z"/>
  <w16cex:commentExtensible w16cex:durableId="2815CF11" w16cex:dateUtc="2023-05-22T15:22:00Z"/>
  <w16cex:commentExtensible w16cex:durableId="282C710A" w16cex:dateUtc="2023-06-08T19:23:00Z"/>
  <w16cex:commentExtensible w16cex:durableId="282C7137" w16cex:dateUtc="2023-06-08T19:24:00Z"/>
  <w16cex:commentExtensible w16cex:durableId="2816016F" w16cex:dateUtc="2023-05-22T18:57:00Z"/>
  <w16cex:commentExtensible w16cex:durableId="2815E624" w16cex:dateUtc="2023-05-22T17:01:00Z"/>
  <w16cex:commentExtensible w16cex:durableId="282C71A5" w16cex:dateUtc="2023-06-08T19:26:00Z"/>
  <w16cex:commentExtensible w16cex:durableId="28286755" w16cex:dateUtc="2023-06-05T17:53:00Z"/>
  <w16cex:commentExtensible w16cex:durableId="282C8695" w16cex:dateUtc="2023-06-08T20:55:00Z"/>
  <w16cex:commentExtensible w16cex:durableId="281A1905" w16cex:dateUtc="2023-05-25T2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6C921C" w16cid:durableId="282C6EC9"/>
  <w16cid:commentId w16cid:paraId="49F776A2" w16cid:durableId="2828491B"/>
  <w16cid:commentId w16cid:paraId="3FB0DBE3" w16cid:durableId="28188D00"/>
  <w16cid:commentId w16cid:paraId="52682D77" w16cid:durableId="28188DC8"/>
  <w16cid:commentId w16cid:paraId="29851C3D" w16cid:durableId="28131F3B"/>
  <w16cid:commentId w16cid:paraId="5C399DC5" w16cid:durableId="28131F45"/>
  <w16cid:commentId w16cid:paraId="13B92B9E" w16cid:durableId="2813296B"/>
  <w16cid:commentId w16cid:paraId="41CAFD1A" w16cid:durableId="28132A37"/>
  <w16cid:commentId w16cid:paraId="632CC4AC" w16cid:durableId="281B0074"/>
  <w16cid:commentId w16cid:paraId="73091234" w16cid:durableId="2815FEE0"/>
  <w16cid:commentId w16cid:paraId="217423AD" w16cid:durableId="281338F3"/>
  <w16cid:commentId w16cid:paraId="141FD885" w16cid:durableId="2819C5BE"/>
  <w16cid:commentId w16cid:paraId="0916BB91" w16cid:durableId="2821D733"/>
  <w16cid:commentId w16cid:paraId="38B4B12F" w16cid:durableId="28285F8C"/>
  <w16cid:commentId w16cid:paraId="71E168D6" w16cid:durableId="2815CF11"/>
  <w16cid:commentId w16cid:paraId="4C721267" w16cid:durableId="282C710A"/>
  <w16cid:commentId w16cid:paraId="0E3A8935" w16cid:durableId="282C7137"/>
  <w16cid:commentId w16cid:paraId="1545369D" w16cid:durableId="2816016F"/>
  <w16cid:commentId w16cid:paraId="63C0EA4F" w16cid:durableId="2815E624"/>
  <w16cid:commentId w16cid:paraId="22858F81" w16cid:durableId="282C71A5"/>
  <w16cid:commentId w16cid:paraId="6AE22448" w16cid:durableId="28286755"/>
  <w16cid:commentId w16cid:paraId="03D5DE20" w16cid:durableId="282C8695"/>
  <w16cid:commentId w16cid:paraId="0BEC8546" w16cid:durableId="281A19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6EC250" w14:textId="77777777" w:rsidR="00F80A6F" w:rsidRDefault="00F80A6F" w:rsidP="00907F42">
      <w:r>
        <w:separator/>
      </w:r>
    </w:p>
  </w:endnote>
  <w:endnote w:type="continuationSeparator" w:id="0">
    <w:p w14:paraId="1A03733C" w14:textId="77777777" w:rsidR="00F80A6F" w:rsidRDefault="00F80A6F" w:rsidP="00907F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2071936"/>
      <w:docPartObj>
        <w:docPartGallery w:val="Page Numbers (Bottom of Page)"/>
        <w:docPartUnique/>
      </w:docPartObj>
    </w:sdtPr>
    <w:sdtContent>
      <w:p w14:paraId="3A9155D3" w14:textId="463930DA"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849D3F" w14:textId="77777777" w:rsidR="00225B9D" w:rsidRDefault="00225B9D" w:rsidP="00225B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4240444"/>
      <w:docPartObj>
        <w:docPartGallery w:val="Page Numbers (Bottom of Page)"/>
        <w:docPartUnique/>
      </w:docPartObj>
    </w:sdtPr>
    <w:sdtContent>
      <w:p w14:paraId="5EC6D7BF" w14:textId="187E45A7"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AB9D84" w14:textId="77777777" w:rsidR="00225B9D" w:rsidRDefault="00225B9D" w:rsidP="00225B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8739C8" w14:textId="77777777" w:rsidR="00F80A6F" w:rsidRDefault="00F80A6F" w:rsidP="00907F42">
      <w:r>
        <w:separator/>
      </w:r>
    </w:p>
  </w:footnote>
  <w:footnote w:type="continuationSeparator" w:id="0">
    <w:p w14:paraId="042FB1F2" w14:textId="77777777" w:rsidR="00F80A6F" w:rsidRDefault="00F80A6F" w:rsidP="00907F4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line, Madeleine">
    <w15:presenceInfo w15:providerId="AD" w15:userId="S::madeleine_kline@hms.harvard.edu::92d280e3-0671-4885-8047-78319f34164b"/>
  </w15:person>
  <w15:person w15:author="Kline, Madeleine [2]">
    <w15:presenceInfo w15:providerId="AD" w15:userId="S::madeleine.kline@wyss.harvard.edu::92d280e3-0671-4885-8047-78319f3416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18E"/>
    <w:rsid w:val="000045F0"/>
    <w:rsid w:val="000045F1"/>
    <w:rsid w:val="000059C5"/>
    <w:rsid w:val="000243D9"/>
    <w:rsid w:val="0002568D"/>
    <w:rsid w:val="00033C10"/>
    <w:rsid w:val="000403AB"/>
    <w:rsid w:val="00064C37"/>
    <w:rsid w:val="00064D12"/>
    <w:rsid w:val="0007189E"/>
    <w:rsid w:val="0008415E"/>
    <w:rsid w:val="000A2DED"/>
    <w:rsid w:val="000A62B7"/>
    <w:rsid w:val="000C6371"/>
    <w:rsid w:val="000D7001"/>
    <w:rsid w:val="000E12F2"/>
    <w:rsid w:val="000E4799"/>
    <w:rsid w:val="000F2F07"/>
    <w:rsid w:val="0011327E"/>
    <w:rsid w:val="001179A2"/>
    <w:rsid w:val="001225FC"/>
    <w:rsid w:val="00123875"/>
    <w:rsid w:val="001267CB"/>
    <w:rsid w:val="0013716E"/>
    <w:rsid w:val="00146849"/>
    <w:rsid w:val="00146ED1"/>
    <w:rsid w:val="00151674"/>
    <w:rsid w:val="00156833"/>
    <w:rsid w:val="00161A10"/>
    <w:rsid w:val="00162178"/>
    <w:rsid w:val="00165E1F"/>
    <w:rsid w:val="001852B1"/>
    <w:rsid w:val="001857F2"/>
    <w:rsid w:val="001900A8"/>
    <w:rsid w:val="001906DD"/>
    <w:rsid w:val="0019724B"/>
    <w:rsid w:val="001A2FAC"/>
    <w:rsid w:val="001E25F8"/>
    <w:rsid w:val="001E7949"/>
    <w:rsid w:val="002112CE"/>
    <w:rsid w:val="00225363"/>
    <w:rsid w:val="00225B9D"/>
    <w:rsid w:val="002311FA"/>
    <w:rsid w:val="00232B17"/>
    <w:rsid w:val="00234845"/>
    <w:rsid w:val="00244EA7"/>
    <w:rsid w:val="00254EDC"/>
    <w:rsid w:val="00255957"/>
    <w:rsid w:val="00262EDA"/>
    <w:rsid w:val="0027617E"/>
    <w:rsid w:val="0028152F"/>
    <w:rsid w:val="0028306E"/>
    <w:rsid w:val="00285D35"/>
    <w:rsid w:val="002C118E"/>
    <w:rsid w:val="002C3A9E"/>
    <w:rsid w:val="002D4673"/>
    <w:rsid w:val="002D4B41"/>
    <w:rsid w:val="002D4F52"/>
    <w:rsid w:val="002E3929"/>
    <w:rsid w:val="002E4E2A"/>
    <w:rsid w:val="002F24E4"/>
    <w:rsid w:val="003038F5"/>
    <w:rsid w:val="0032077F"/>
    <w:rsid w:val="00321230"/>
    <w:rsid w:val="00335BA4"/>
    <w:rsid w:val="003472DA"/>
    <w:rsid w:val="00354A11"/>
    <w:rsid w:val="003551D6"/>
    <w:rsid w:val="00356155"/>
    <w:rsid w:val="003608CC"/>
    <w:rsid w:val="003609FF"/>
    <w:rsid w:val="003740A9"/>
    <w:rsid w:val="00385300"/>
    <w:rsid w:val="003936C1"/>
    <w:rsid w:val="003A738E"/>
    <w:rsid w:val="003C29DC"/>
    <w:rsid w:val="003C384C"/>
    <w:rsid w:val="003D249B"/>
    <w:rsid w:val="003D58E8"/>
    <w:rsid w:val="003E07F8"/>
    <w:rsid w:val="003E0DA2"/>
    <w:rsid w:val="003E1C20"/>
    <w:rsid w:val="003E77DD"/>
    <w:rsid w:val="004079A2"/>
    <w:rsid w:val="00410C8A"/>
    <w:rsid w:val="00413A7D"/>
    <w:rsid w:val="00431522"/>
    <w:rsid w:val="004327C0"/>
    <w:rsid w:val="00445CF2"/>
    <w:rsid w:val="004539AB"/>
    <w:rsid w:val="00455F6B"/>
    <w:rsid w:val="0045778D"/>
    <w:rsid w:val="00480350"/>
    <w:rsid w:val="004877EE"/>
    <w:rsid w:val="00490DE2"/>
    <w:rsid w:val="004B42BA"/>
    <w:rsid w:val="004C6B38"/>
    <w:rsid w:val="004D02F7"/>
    <w:rsid w:val="004E4487"/>
    <w:rsid w:val="004E7E3B"/>
    <w:rsid w:val="004F3FD1"/>
    <w:rsid w:val="00516CAA"/>
    <w:rsid w:val="00520D5A"/>
    <w:rsid w:val="005247ED"/>
    <w:rsid w:val="005511E6"/>
    <w:rsid w:val="00561156"/>
    <w:rsid w:val="00565D44"/>
    <w:rsid w:val="00577814"/>
    <w:rsid w:val="005815D4"/>
    <w:rsid w:val="00584AF7"/>
    <w:rsid w:val="00586C7D"/>
    <w:rsid w:val="00591A5F"/>
    <w:rsid w:val="00591EEA"/>
    <w:rsid w:val="0059529A"/>
    <w:rsid w:val="005A1D60"/>
    <w:rsid w:val="005B5E9B"/>
    <w:rsid w:val="005B7E5A"/>
    <w:rsid w:val="005D1C6A"/>
    <w:rsid w:val="005D5502"/>
    <w:rsid w:val="005D5D9B"/>
    <w:rsid w:val="005D6ECA"/>
    <w:rsid w:val="005F3087"/>
    <w:rsid w:val="00606E49"/>
    <w:rsid w:val="0062298B"/>
    <w:rsid w:val="00626AE5"/>
    <w:rsid w:val="0063296F"/>
    <w:rsid w:val="00644E0F"/>
    <w:rsid w:val="006560A0"/>
    <w:rsid w:val="00660BC1"/>
    <w:rsid w:val="006716EA"/>
    <w:rsid w:val="00683790"/>
    <w:rsid w:val="0068661D"/>
    <w:rsid w:val="00691471"/>
    <w:rsid w:val="006A15FE"/>
    <w:rsid w:val="006B3CCD"/>
    <w:rsid w:val="006B6220"/>
    <w:rsid w:val="006C297F"/>
    <w:rsid w:val="006D14E5"/>
    <w:rsid w:val="006E4596"/>
    <w:rsid w:val="006F5F2E"/>
    <w:rsid w:val="007020D0"/>
    <w:rsid w:val="00722B7A"/>
    <w:rsid w:val="0073179C"/>
    <w:rsid w:val="00731BC0"/>
    <w:rsid w:val="0073533D"/>
    <w:rsid w:val="00735897"/>
    <w:rsid w:val="00744F26"/>
    <w:rsid w:val="00751A13"/>
    <w:rsid w:val="00760A4B"/>
    <w:rsid w:val="007619EB"/>
    <w:rsid w:val="007643E1"/>
    <w:rsid w:val="0077109D"/>
    <w:rsid w:val="00771374"/>
    <w:rsid w:val="00774CA6"/>
    <w:rsid w:val="00782975"/>
    <w:rsid w:val="0078773F"/>
    <w:rsid w:val="007919AA"/>
    <w:rsid w:val="00791F3A"/>
    <w:rsid w:val="007A0B32"/>
    <w:rsid w:val="007A4F37"/>
    <w:rsid w:val="007A4FD5"/>
    <w:rsid w:val="007D0122"/>
    <w:rsid w:val="007D12F8"/>
    <w:rsid w:val="007D4FA5"/>
    <w:rsid w:val="007E3D88"/>
    <w:rsid w:val="007F68E7"/>
    <w:rsid w:val="00814D91"/>
    <w:rsid w:val="0082128D"/>
    <w:rsid w:val="00821E20"/>
    <w:rsid w:val="00832C9F"/>
    <w:rsid w:val="00834900"/>
    <w:rsid w:val="008613AA"/>
    <w:rsid w:val="00862082"/>
    <w:rsid w:val="00864397"/>
    <w:rsid w:val="00866181"/>
    <w:rsid w:val="008741DB"/>
    <w:rsid w:val="00875B24"/>
    <w:rsid w:val="00880893"/>
    <w:rsid w:val="008860C4"/>
    <w:rsid w:val="008878E4"/>
    <w:rsid w:val="00896BB8"/>
    <w:rsid w:val="008C5875"/>
    <w:rsid w:val="008C75DB"/>
    <w:rsid w:val="008D39E5"/>
    <w:rsid w:val="008D6C73"/>
    <w:rsid w:val="008E586D"/>
    <w:rsid w:val="009000A1"/>
    <w:rsid w:val="00904294"/>
    <w:rsid w:val="00904C99"/>
    <w:rsid w:val="00907F42"/>
    <w:rsid w:val="009151B9"/>
    <w:rsid w:val="00915D63"/>
    <w:rsid w:val="00920A70"/>
    <w:rsid w:val="0092379A"/>
    <w:rsid w:val="009253B5"/>
    <w:rsid w:val="00931AD9"/>
    <w:rsid w:val="00934E74"/>
    <w:rsid w:val="0093794D"/>
    <w:rsid w:val="00937FE6"/>
    <w:rsid w:val="00943181"/>
    <w:rsid w:val="0094376E"/>
    <w:rsid w:val="0094581F"/>
    <w:rsid w:val="00991C68"/>
    <w:rsid w:val="009A4F36"/>
    <w:rsid w:val="009B1352"/>
    <w:rsid w:val="009C3F5E"/>
    <w:rsid w:val="009E1A8F"/>
    <w:rsid w:val="009E6E7C"/>
    <w:rsid w:val="00A05A33"/>
    <w:rsid w:val="00A0751F"/>
    <w:rsid w:val="00A13623"/>
    <w:rsid w:val="00A1447D"/>
    <w:rsid w:val="00A255B9"/>
    <w:rsid w:val="00A35ACF"/>
    <w:rsid w:val="00A465E2"/>
    <w:rsid w:val="00A50288"/>
    <w:rsid w:val="00A52A8F"/>
    <w:rsid w:val="00A562BF"/>
    <w:rsid w:val="00A62A73"/>
    <w:rsid w:val="00A8749D"/>
    <w:rsid w:val="00A91D29"/>
    <w:rsid w:val="00A974AC"/>
    <w:rsid w:val="00AA218B"/>
    <w:rsid w:val="00AA41ED"/>
    <w:rsid w:val="00AA613F"/>
    <w:rsid w:val="00AA66DC"/>
    <w:rsid w:val="00AB4230"/>
    <w:rsid w:val="00AC322C"/>
    <w:rsid w:val="00AC4E9B"/>
    <w:rsid w:val="00AD036C"/>
    <w:rsid w:val="00AD6E3F"/>
    <w:rsid w:val="00AE1794"/>
    <w:rsid w:val="00AE29F8"/>
    <w:rsid w:val="00AE6D62"/>
    <w:rsid w:val="00B10F33"/>
    <w:rsid w:val="00B2573F"/>
    <w:rsid w:val="00B31A4F"/>
    <w:rsid w:val="00B34BFA"/>
    <w:rsid w:val="00B52C36"/>
    <w:rsid w:val="00B62F04"/>
    <w:rsid w:val="00B727F6"/>
    <w:rsid w:val="00B810E1"/>
    <w:rsid w:val="00B815CD"/>
    <w:rsid w:val="00BA26A5"/>
    <w:rsid w:val="00BC22DE"/>
    <w:rsid w:val="00BC644B"/>
    <w:rsid w:val="00BD1762"/>
    <w:rsid w:val="00BE097C"/>
    <w:rsid w:val="00BE2C85"/>
    <w:rsid w:val="00BF237C"/>
    <w:rsid w:val="00C0143C"/>
    <w:rsid w:val="00C0146F"/>
    <w:rsid w:val="00C04648"/>
    <w:rsid w:val="00C10002"/>
    <w:rsid w:val="00C1352A"/>
    <w:rsid w:val="00C23EE3"/>
    <w:rsid w:val="00C4355D"/>
    <w:rsid w:val="00C46D26"/>
    <w:rsid w:val="00C56F61"/>
    <w:rsid w:val="00C63E25"/>
    <w:rsid w:val="00C7278D"/>
    <w:rsid w:val="00C93A2C"/>
    <w:rsid w:val="00C952A0"/>
    <w:rsid w:val="00CA5A9D"/>
    <w:rsid w:val="00CB180A"/>
    <w:rsid w:val="00CB7B3E"/>
    <w:rsid w:val="00CC3200"/>
    <w:rsid w:val="00CF10D0"/>
    <w:rsid w:val="00D067BE"/>
    <w:rsid w:val="00D160DB"/>
    <w:rsid w:val="00D27790"/>
    <w:rsid w:val="00D37111"/>
    <w:rsid w:val="00D43110"/>
    <w:rsid w:val="00D64AD9"/>
    <w:rsid w:val="00D66E1F"/>
    <w:rsid w:val="00D737B0"/>
    <w:rsid w:val="00D75ACA"/>
    <w:rsid w:val="00D82237"/>
    <w:rsid w:val="00D85288"/>
    <w:rsid w:val="00D91B46"/>
    <w:rsid w:val="00DA3B87"/>
    <w:rsid w:val="00DA454A"/>
    <w:rsid w:val="00DA4BC2"/>
    <w:rsid w:val="00DA63DB"/>
    <w:rsid w:val="00DB5E10"/>
    <w:rsid w:val="00DC0A03"/>
    <w:rsid w:val="00DC6626"/>
    <w:rsid w:val="00DD632C"/>
    <w:rsid w:val="00DF32F3"/>
    <w:rsid w:val="00DF3E6F"/>
    <w:rsid w:val="00DF74D7"/>
    <w:rsid w:val="00E14A6F"/>
    <w:rsid w:val="00E21410"/>
    <w:rsid w:val="00E332B9"/>
    <w:rsid w:val="00E36DC6"/>
    <w:rsid w:val="00E36E81"/>
    <w:rsid w:val="00E37E7B"/>
    <w:rsid w:val="00E408FD"/>
    <w:rsid w:val="00E5770E"/>
    <w:rsid w:val="00E6593F"/>
    <w:rsid w:val="00E75D58"/>
    <w:rsid w:val="00EA144D"/>
    <w:rsid w:val="00EA2E36"/>
    <w:rsid w:val="00EA5FFF"/>
    <w:rsid w:val="00EC1683"/>
    <w:rsid w:val="00EC7E09"/>
    <w:rsid w:val="00ED0F48"/>
    <w:rsid w:val="00EF718B"/>
    <w:rsid w:val="00EF7900"/>
    <w:rsid w:val="00F111FD"/>
    <w:rsid w:val="00F22519"/>
    <w:rsid w:val="00F321CB"/>
    <w:rsid w:val="00F4391C"/>
    <w:rsid w:val="00F43F09"/>
    <w:rsid w:val="00F559D9"/>
    <w:rsid w:val="00F605F2"/>
    <w:rsid w:val="00F64698"/>
    <w:rsid w:val="00F80A6F"/>
    <w:rsid w:val="00F82546"/>
    <w:rsid w:val="00F93D5B"/>
    <w:rsid w:val="00FA7E19"/>
    <w:rsid w:val="00FB32CB"/>
    <w:rsid w:val="00FC3D37"/>
    <w:rsid w:val="00FC5FF0"/>
    <w:rsid w:val="00FE1201"/>
    <w:rsid w:val="00FE4612"/>
    <w:rsid w:val="00FF0013"/>
    <w:rsid w:val="00FF16C0"/>
    <w:rsid w:val="00FF34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1FA6D76"/>
  <w15:chartTrackingRefBased/>
  <w15:docId w15:val="{FBE1A173-C2FD-C844-858A-6470EE183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E29F8"/>
    <w:pPr>
      <w:spacing w:before="100" w:beforeAutospacing="1" w:after="100" w:afterAutospacing="1"/>
    </w:pPr>
    <w:rPr>
      <w:rFonts w:ascii="Times New Roman" w:eastAsia="Times New Roman" w:hAnsi="Times New Roman" w:cs="Times New Roman"/>
    </w:rPr>
  </w:style>
  <w:style w:type="paragraph" w:customStyle="1" w:styleId="chapter-para">
    <w:name w:val="chapter-para"/>
    <w:basedOn w:val="Normal"/>
    <w:rsid w:val="00B10F33"/>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562BF"/>
    <w:rPr>
      <w:sz w:val="16"/>
      <w:szCs w:val="16"/>
    </w:rPr>
  </w:style>
  <w:style w:type="paragraph" w:styleId="CommentText">
    <w:name w:val="annotation text"/>
    <w:basedOn w:val="Normal"/>
    <w:link w:val="CommentTextChar"/>
    <w:uiPriority w:val="99"/>
    <w:semiHidden/>
    <w:unhideWhenUsed/>
    <w:rsid w:val="00A562BF"/>
    <w:rPr>
      <w:sz w:val="20"/>
      <w:szCs w:val="20"/>
    </w:rPr>
  </w:style>
  <w:style w:type="character" w:customStyle="1" w:styleId="CommentTextChar">
    <w:name w:val="Comment Text Char"/>
    <w:basedOn w:val="DefaultParagraphFont"/>
    <w:link w:val="CommentText"/>
    <w:uiPriority w:val="99"/>
    <w:semiHidden/>
    <w:rsid w:val="00A562BF"/>
    <w:rPr>
      <w:sz w:val="20"/>
      <w:szCs w:val="20"/>
    </w:rPr>
  </w:style>
  <w:style w:type="paragraph" w:styleId="CommentSubject">
    <w:name w:val="annotation subject"/>
    <w:basedOn w:val="CommentText"/>
    <w:next w:val="CommentText"/>
    <w:link w:val="CommentSubjectChar"/>
    <w:uiPriority w:val="99"/>
    <w:semiHidden/>
    <w:unhideWhenUsed/>
    <w:rsid w:val="00A562BF"/>
    <w:rPr>
      <w:b/>
      <w:bCs/>
    </w:rPr>
  </w:style>
  <w:style w:type="character" w:customStyle="1" w:styleId="CommentSubjectChar">
    <w:name w:val="Comment Subject Char"/>
    <w:basedOn w:val="CommentTextChar"/>
    <w:link w:val="CommentSubject"/>
    <w:uiPriority w:val="99"/>
    <w:semiHidden/>
    <w:rsid w:val="00A562BF"/>
    <w:rPr>
      <w:b/>
      <w:bCs/>
      <w:sz w:val="20"/>
      <w:szCs w:val="20"/>
    </w:rPr>
  </w:style>
  <w:style w:type="character" w:styleId="PlaceholderText">
    <w:name w:val="Placeholder Text"/>
    <w:basedOn w:val="DefaultParagraphFont"/>
    <w:uiPriority w:val="99"/>
    <w:semiHidden/>
    <w:rsid w:val="00BE2C85"/>
    <w:rPr>
      <w:color w:val="808080"/>
    </w:rPr>
  </w:style>
  <w:style w:type="paragraph" w:styleId="Bibliography">
    <w:name w:val="Bibliography"/>
    <w:basedOn w:val="Normal"/>
    <w:next w:val="Normal"/>
    <w:uiPriority w:val="37"/>
    <w:unhideWhenUsed/>
    <w:rsid w:val="00D43110"/>
    <w:pPr>
      <w:tabs>
        <w:tab w:val="left" w:pos="380"/>
      </w:tabs>
      <w:spacing w:after="240"/>
      <w:ind w:left="384" w:hanging="384"/>
    </w:pPr>
  </w:style>
  <w:style w:type="table" w:styleId="GridTable1Light">
    <w:name w:val="Grid Table 1 Light"/>
    <w:basedOn w:val="TableNormal"/>
    <w:uiPriority w:val="46"/>
    <w:rsid w:val="001267C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38530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38530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38530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8860C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860C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8860C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8860C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907F42"/>
    <w:pPr>
      <w:tabs>
        <w:tab w:val="center" w:pos="4680"/>
        <w:tab w:val="right" w:pos="9360"/>
      </w:tabs>
    </w:pPr>
  </w:style>
  <w:style w:type="character" w:customStyle="1" w:styleId="HeaderChar">
    <w:name w:val="Header Char"/>
    <w:basedOn w:val="DefaultParagraphFont"/>
    <w:link w:val="Header"/>
    <w:uiPriority w:val="99"/>
    <w:rsid w:val="00907F42"/>
  </w:style>
  <w:style w:type="paragraph" w:styleId="Footer">
    <w:name w:val="footer"/>
    <w:basedOn w:val="Normal"/>
    <w:link w:val="FooterChar"/>
    <w:uiPriority w:val="99"/>
    <w:unhideWhenUsed/>
    <w:rsid w:val="00907F42"/>
    <w:pPr>
      <w:tabs>
        <w:tab w:val="center" w:pos="4680"/>
        <w:tab w:val="right" w:pos="9360"/>
      </w:tabs>
    </w:pPr>
  </w:style>
  <w:style w:type="character" w:customStyle="1" w:styleId="FooterChar">
    <w:name w:val="Footer Char"/>
    <w:basedOn w:val="DefaultParagraphFont"/>
    <w:link w:val="Footer"/>
    <w:uiPriority w:val="99"/>
    <w:rsid w:val="00907F42"/>
  </w:style>
  <w:style w:type="character" w:styleId="PageNumber">
    <w:name w:val="page number"/>
    <w:basedOn w:val="DefaultParagraphFont"/>
    <w:uiPriority w:val="99"/>
    <w:semiHidden/>
    <w:unhideWhenUsed/>
    <w:rsid w:val="00225B9D"/>
  </w:style>
  <w:style w:type="table" w:styleId="GridTable3">
    <w:name w:val="Grid Table 3"/>
    <w:basedOn w:val="TableNormal"/>
    <w:uiPriority w:val="48"/>
    <w:rsid w:val="00D91B4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D91B46"/>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855170">
      <w:bodyDiv w:val="1"/>
      <w:marLeft w:val="0"/>
      <w:marRight w:val="0"/>
      <w:marTop w:val="0"/>
      <w:marBottom w:val="0"/>
      <w:divBdr>
        <w:top w:val="none" w:sz="0" w:space="0" w:color="auto"/>
        <w:left w:val="none" w:sz="0" w:space="0" w:color="auto"/>
        <w:bottom w:val="none" w:sz="0" w:space="0" w:color="auto"/>
        <w:right w:val="none" w:sz="0" w:space="0" w:color="auto"/>
      </w:divBdr>
    </w:div>
    <w:div w:id="381909693">
      <w:bodyDiv w:val="1"/>
      <w:marLeft w:val="0"/>
      <w:marRight w:val="0"/>
      <w:marTop w:val="0"/>
      <w:marBottom w:val="0"/>
      <w:divBdr>
        <w:top w:val="none" w:sz="0" w:space="0" w:color="auto"/>
        <w:left w:val="none" w:sz="0" w:space="0" w:color="auto"/>
        <w:bottom w:val="none" w:sz="0" w:space="0" w:color="auto"/>
        <w:right w:val="none" w:sz="0" w:space="0" w:color="auto"/>
      </w:divBdr>
    </w:div>
    <w:div w:id="1098214619">
      <w:bodyDiv w:val="1"/>
      <w:marLeft w:val="0"/>
      <w:marRight w:val="0"/>
      <w:marTop w:val="0"/>
      <w:marBottom w:val="0"/>
      <w:divBdr>
        <w:top w:val="none" w:sz="0" w:space="0" w:color="auto"/>
        <w:left w:val="none" w:sz="0" w:space="0" w:color="auto"/>
        <w:bottom w:val="none" w:sz="0" w:space="0" w:color="auto"/>
        <w:right w:val="none" w:sz="0" w:space="0" w:color="auto"/>
      </w:divBdr>
    </w:div>
    <w:div w:id="1225483805">
      <w:bodyDiv w:val="1"/>
      <w:marLeft w:val="0"/>
      <w:marRight w:val="0"/>
      <w:marTop w:val="0"/>
      <w:marBottom w:val="0"/>
      <w:divBdr>
        <w:top w:val="none" w:sz="0" w:space="0" w:color="auto"/>
        <w:left w:val="none" w:sz="0" w:space="0" w:color="auto"/>
        <w:bottom w:val="none" w:sz="0" w:space="0" w:color="auto"/>
        <w:right w:val="none" w:sz="0" w:space="0" w:color="auto"/>
      </w:divBdr>
    </w:div>
    <w:div w:id="1256741112">
      <w:bodyDiv w:val="1"/>
      <w:marLeft w:val="0"/>
      <w:marRight w:val="0"/>
      <w:marTop w:val="0"/>
      <w:marBottom w:val="0"/>
      <w:divBdr>
        <w:top w:val="none" w:sz="0" w:space="0" w:color="auto"/>
        <w:left w:val="none" w:sz="0" w:space="0" w:color="auto"/>
        <w:bottom w:val="none" w:sz="0" w:space="0" w:color="auto"/>
        <w:right w:val="none" w:sz="0" w:space="0" w:color="auto"/>
      </w:divBdr>
    </w:div>
    <w:div w:id="1680766661">
      <w:bodyDiv w:val="1"/>
      <w:marLeft w:val="0"/>
      <w:marRight w:val="0"/>
      <w:marTop w:val="0"/>
      <w:marBottom w:val="0"/>
      <w:divBdr>
        <w:top w:val="none" w:sz="0" w:space="0" w:color="auto"/>
        <w:left w:val="none" w:sz="0" w:space="0" w:color="auto"/>
        <w:bottom w:val="none" w:sz="0" w:space="0" w:color="auto"/>
        <w:right w:val="none" w:sz="0" w:space="0" w:color="auto"/>
      </w:divBdr>
    </w:div>
    <w:div w:id="1698240197">
      <w:bodyDiv w:val="1"/>
      <w:marLeft w:val="0"/>
      <w:marRight w:val="0"/>
      <w:marTop w:val="0"/>
      <w:marBottom w:val="0"/>
      <w:divBdr>
        <w:top w:val="none" w:sz="0" w:space="0" w:color="auto"/>
        <w:left w:val="none" w:sz="0" w:space="0" w:color="auto"/>
        <w:bottom w:val="none" w:sz="0" w:space="0" w:color="auto"/>
        <w:right w:val="none" w:sz="0" w:space="0" w:color="auto"/>
      </w:divBdr>
      <w:divsChild>
        <w:div w:id="914126237">
          <w:marLeft w:val="0"/>
          <w:marRight w:val="0"/>
          <w:marTop w:val="0"/>
          <w:marBottom w:val="0"/>
          <w:divBdr>
            <w:top w:val="none" w:sz="0" w:space="0" w:color="auto"/>
            <w:left w:val="none" w:sz="0" w:space="0" w:color="auto"/>
            <w:bottom w:val="none" w:sz="0" w:space="0" w:color="auto"/>
            <w:right w:val="none" w:sz="0" w:space="0" w:color="auto"/>
          </w:divBdr>
        </w:div>
        <w:div w:id="820921669">
          <w:marLeft w:val="0"/>
          <w:marRight w:val="0"/>
          <w:marTop w:val="0"/>
          <w:marBottom w:val="0"/>
          <w:divBdr>
            <w:top w:val="none" w:sz="0" w:space="0" w:color="auto"/>
            <w:left w:val="none" w:sz="0" w:space="0" w:color="auto"/>
            <w:bottom w:val="none" w:sz="0" w:space="0" w:color="auto"/>
            <w:right w:val="none" w:sz="0" w:space="0" w:color="auto"/>
          </w:divBdr>
          <w:divsChild>
            <w:div w:id="1062099825">
              <w:marLeft w:val="0"/>
              <w:marRight w:val="0"/>
              <w:marTop w:val="0"/>
              <w:marBottom w:val="0"/>
              <w:divBdr>
                <w:top w:val="none" w:sz="0" w:space="0" w:color="auto"/>
                <w:left w:val="none" w:sz="0" w:space="0" w:color="auto"/>
                <w:bottom w:val="none" w:sz="0" w:space="0" w:color="auto"/>
                <w:right w:val="none" w:sz="0" w:space="0" w:color="auto"/>
              </w:divBdr>
            </w:div>
          </w:divsChild>
        </w:div>
        <w:div w:id="1981879033">
          <w:marLeft w:val="0"/>
          <w:marRight w:val="0"/>
          <w:marTop w:val="0"/>
          <w:marBottom w:val="0"/>
          <w:divBdr>
            <w:top w:val="none" w:sz="0" w:space="0" w:color="auto"/>
            <w:left w:val="none" w:sz="0" w:space="0" w:color="auto"/>
            <w:bottom w:val="none" w:sz="0" w:space="0" w:color="auto"/>
            <w:right w:val="none" w:sz="0" w:space="0" w:color="auto"/>
          </w:divBdr>
          <w:divsChild>
            <w:div w:id="346712184">
              <w:marLeft w:val="0"/>
              <w:marRight w:val="0"/>
              <w:marTop w:val="0"/>
              <w:marBottom w:val="0"/>
              <w:divBdr>
                <w:top w:val="none" w:sz="0" w:space="0" w:color="auto"/>
                <w:left w:val="none" w:sz="0" w:space="0" w:color="auto"/>
                <w:bottom w:val="none" w:sz="0" w:space="0" w:color="auto"/>
                <w:right w:val="none" w:sz="0" w:space="0" w:color="auto"/>
              </w:divBdr>
            </w:div>
          </w:divsChild>
        </w:div>
        <w:div w:id="862478956">
          <w:marLeft w:val="0"/>
          <w:marRight w:val="0"/>
          <w:marTop w:val="0"/>
          <w:marBottom w:val="0"/>
          <w:divBdr>
            <w:top w:val="none" w:sz="0" w:space="0" w:color="auto"/>
            <w:left w:val="none" w:sz="0" w:space="0" w:color="auto"/>
            <w:bottom w:val="none" w:sz="0" w:space="0" w:color="auto"/>
            <w:right w:val="none" w:sz="0" w:space="0" w:color="auto"/>
          </w:divBdr>
          <w:divsChild>
            <w:div w:id="18152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341923">
      <w:bodyDiv w:val="1"/>
      <w:marLeft w:val="0"/>
      <w:marRight w:val="0"/>
      <w:marTop w:val="0"/>
      <w:marBottom w:val="0"/>
      <w:divBdr>
        <w:top w:val="none" w:sz="0" w:space="0" w:color="auto"/>
        <w:left w:val="none" w:sz="0" w:space="0" w:color="auto"/>
        <w:bottom w:val="none" w:sz="0" w:space="0" w:color="auto"/>
        <w:right w:val="none" w:sz="0" w:space="0" w:color="auto"/>
      </w:divBdr>
    </w:div>
    <w:div w:id="1769808806">
      <w:bodyDiv w:val="1"/>
      <w:marLeft w:val="0"/>
      <w:marRight w:val="0"/>
      <w:marTop w:val="0"/>
      <w:marBottom w:val="0"/>
      <w:divBdr>
        <w:top w:val="none" w:sz="0" w:space="0" w:color="auto"/>
        <w:left w:val="none" w:sz="0" w:space="0" w:color="auto"/>
        <w:bottom w:val="none" w:sz="0" w:space="0" w:color="auto"/>
        <w:right w:val="none" w:sz="0" w:space="0" w:color="auto"/>
      </w:divBdr>
    </w:div>
    <w:div w:id="1781605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30.png"/><Relationship Id="rId3" Type="http://schemas.openxmlformats.org/officeDocument/2006/relationships/webSettings" Target="webSettings.xml"/><Relationship Id="rId21" Type="http://schemas.openxmlformats.org/officeDocument/2006/relationships/image" Target="media/image10.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20.png"/><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6.png"/><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endnotes" Target="end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5.png"/><Relationship Id="rId10" Type="http://schemas.openxmlformats.org/officeDocument/2006/relationships/image" Target="media/image1.png"/><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4.png"/><Relationship Id="rId30" Type="http://schemas.openxmlformats.org/officeDocument/2006/relationships/image" Target="media/image17.png"/><Relationship Id="rId8"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80</TotalTime>
  <Pages>28</Pages>
  <Words>11756</Words>
  <Characters>67013</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ine, Madeleine</dc:creator>
  <cp:keywords/>
  <dc:description/>
  <cp:lastModifiedBy>Kline, Madeleine</cp:lastModifiedBy>
  <cp:revision>285</cp:revision>
  <dcterms:created xsi:type="dcterms:W3CDTF">2023-05-19T13:53:00Z</dcterms:created>
  <dcterms:modified xsi:type="dcterms:W3CDTF">2023-06-08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0DpWdlUr"/&gt;&lt;style id="http://www.zotero.org/styles/cell" hasBibliography="1" bibliographyStyleHasBeenSet="1"/&gt;&lt;prefs&gt;&lt;pref name="fieldType" value="Field"/&gt;&lt;/prefs&gt;&lt;/data&gt;</vt:lpwstr>
  </property>
</Properties>
</file>